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61AA2F94" w14:textId="612C6957"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ins w:id="0" w:author="Microsoft Office User" w:date="2024-11-04T09:26:00Z">
        <w:r w:rsidR="00312DC2">
          <w:rPr>
            <w:rFonts w:ascii="Arial" w:eastAsia="Times New Roman" w:hAnsi="Arial" w:cs="Arial"/>
            <w:color w:val="000000"/>
            <w:sz w:val="20"/>
            <w:szCs w:val="20"/>
            <w:vertAlign w:val="superscript"/>
          </w:rPr>
          <w:t>#</w:t>
        </w:r>
      </w:ins>
      <w:r w:rsidRPr="00246861">
        <w:rPr>
          <w:rFonts w:ascii="Arial" w:eastAsia="Times New Roman" w:hAnsi="Arial" w:cs="Arial"/>
          <w:color w:val="000000"/>
          <w:sz w:val="20"/>
          <w:szCs w:val="20"/>
        </w:rPr>
        <w:t>, Tanya Brown</w:t>
      </w:r>
      <w:r>
        <w:rPr>
          <w:rFonts w:ascii="Arial" w:eastAsia="Times New Roman" w:hAnsi="Arial" w:cs="Arial"/>
          <w:sz w:val="20"/>
          <w:szCs w:val="20"/>
          <w:vertAlign w:val="superscript"/>
        </w:rPr>
        <w:t>3,4</w:t>
      </w:r>
      <w:ins w:id="1" w:author="Microsoft Office User" w:date="2024-11-05T08:34:00Z" w16du:dateUtc="2024-11-05T08:34:00Z">
        <w:r w:rsidR="004817D1">
          <w:rPr>
            <w:rFonts w:ascii="Arial" w:eastAsia="Times New Roman" w:hAnsi="Arial" w:cs="Arial"/>
            <w:color w:val="000000"/>
            <w:sz w:val="20"/>
            <w:szCs w:val="20"/>
            <w:vertAlign w:val="superscript"/>
          </w:rPr>
          <w:t>#</w:t>
        </w:r>
      </w:ins>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ins w:id="2" w:author="Microsoft Office User" w:date="2024-11-02T10:44:00Z">
        <w:r w:rsidR="007B209E">
          <w:rPr>
            <w:rFonts w:ascii="Arial" w:eastAsia="Times New Roman" w:hAnsi="Arial" w:cs="Arial"/>
            <w:sz w:val="20"/>
            <w:szCs w:val="20"/>
            <w:vertAlign w:val="superscript"/>
          </w:rPr>
          <w:t>7</w:t>
        </w:r>
      </w:ins>
      <w:del w:id="3" w:author="Microsoft Office User" w:date="2024-11-02T10:44:00Z">
        <w:r w:rsidDel="007B209E">
          <w:rPr>
            <w:rFonts w:ascii="Arial" w:eastAsia="Times New Roman" w:hAnsi="Arial" w:cs="Arial"/>
            <w:sz w:val="20"/>
            <w:szCs w:val="20"/>
            <w:vertAlign w:val="superscript"/>
          </w:rPr>
          <w:delText>6</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ins w:id="4" w:author="Microsoft Office User" w:date="2024-11-02T10:44:00Z">
        <w:r w:rsidR="007B209E">
          <w:rPr>
            <w:rFonts w:ascii="Arial" w:eastAsia="Times New Roman" w:hAnsi="Arial" w:cs="Arial"/>
            <w:sz w:val="20"/>
            <w:szCs w:val="20"/>
            <w:vertAlign w:val="superscript"/>
          </w:rPr>
          <w:t>8</w:t>
        </w:r>
      </w:ins>
      <w:del w:id="5" w:author="Microsoft Office User" w:date="2024-11-02T10:44:00Z">
        <w:r w:rsidDel="007B209E">
          <w:rPr>
            <w:rFonts w:ascii="Arial" w:eastAsia="Times New Roman" w:hAnsi="Arial" w:cs="Arial"/>
            <w:sz w:val="20"/>
            <w:szCs w:val="20"/>
            <w:vertAlign w:val="superscript"/>
          </w:rPr>
          <w:delText>7</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oleah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ins w:id="6" w:author="Microsoft Office User" w:date="2024-11-04T09:26:00Z">
        <w:r w:rsidR="00312DC2">
          <w:rPr>
            <w:rFonts w:ascii="Arial" w:eastAsia="Times New Roman" w:hAnsi="Arial" w:cs="Arial"/>
            <w:sz w:val="20"/>
            <w:szCs w:val="20"/>
            <w:vertAlign w:val="superscript"/>
          </w:rPr>
          <w:t>#</w:t>
        </w:r>
      </w:ins>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r w:rsidRPr="001E7B35">
        <w:rPr>
          <w:rFonts w:ascii="Arial" w:hAnsi="Arial" w:cs="Arial"/>
          <w:i/>
          <w:iCs/>
          <w:color w:val="000000"/>
          <w:sz w:val="20"/>
        </w:rPr>
        <w:t>Hawaiʻi</w:t>
      </w:r>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DC35001" w:rsidR="00C04DDF" w:rsidRDefault="00C04DDF" w:rsidP="00C04DDF">
      <w:pPr>
        <w:contextualSpacing/>
        <w:jc w:val="both"/>
        <w:rPr>
          <w:ins w:id="7" w:author="Microsoft Office User" w:date="2024-11-02T10:43:00Z"/>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del w:id="8" w:author="Microsoft Office User" w:date="2024-11-02T10:43:00Z">
        <w:r w:rsidRPr="00961490" w:rsidDel="007B209E">
          <w:rPr>
            <w:rFonts w:ascii="Arial" w:eastAsia="Times New Roman" w:hAnsi="Arial" w:cs="Arial"/>
            <w:i/>
            <w:sz w:val="19"/>
            <w:szCs w:val="19"/>
          </w:rPr>
          <w:delText>Micronoma Inc.,</w:delText>
        </w:r>
      </w:del>
      <w:ins w:id="9" w:author="Microsoft Office User" w:date="2024-11-02T10:43:00Z">
        <w:r w:rsidR="007B209E" w:rsidRPr="007B209E">
          <w:rPr>
            <w:rFonts w:ascii="Arial" w:eastAsia="Times New Roman" w:hAnsi="Arial" w:cs="Arial"/>
            <w:i/>
            <w:iCs/>
            <w:sz w:val="19"/>
            <w:szCs w:val="19"/>
          </w:rPr>
          <w:t>Shu Chien-Gene Lay Department of Bioengineering, University of California, San Diego, La Jolla, CA 92093, USA</w:t>
        </w:r>
      </w:ins>
      <w:r w:rsidRPr="00961490">
        <w:rPr>
          <w:rFonts w:ascii="Arial" w:eastAsia="Times New Roman" w:hAnsi="Arial" w:cs="Arial"/>
          <w:i/>
          <w:sz w:val="19"/>
          <w:szCs w:val="19"/>
        </w:rPr>
        <w:t xml:space="preserve"> </w:t>
      </w:r>
      <w:del w:id="10" w:author="Microsoft Office User" w:date="2024-11-02T10:43:00Z">
        <w:r w:rsidRPr="00961490" w:rsidDel="007B209E">
          <w:rPr>
            <w:rFonts w:ascii="Arial" w:eastAsia="Times New Roman" w:hAnsi="Arial" w:cs="Arial"/>
            <w:i/>
            <w:sz w:val="19"/>
            <w:szCs w:val="19"/>
          </w:rPr>
          <w:delText>San Diego, La Jolla, CA 92121, USA</w:delText>
        </w:r>
      </w:del>
    </w:p>
    <w:p w14:paraId="11475114" w14:textId="3B07A918" w:rsidR="007B209E" w:rsidRPr="007B209E" w:rsidRDefault="007B209E" w:rsidP="00C04DDF">
      <w:pPr>
        <w:contextualSpacing/>
        <w:jc w:val="both"/>
        <w:rPr>
          <w:rFonts w:ascii="Arial" w:eastAsia="Times New Roman" w:hAnsi="Arial" w:cs="Arial"/>
          <w:i/>
          <w:sz w:val="19"/>
          <w:szCs w:val="19"/>
        </w:rPr>
      </w:pPr>
      <w:ins w:id="11" w:author="Microsoft Office User" w:date="2024-11-02T10:43:00Z">
        <w:r>
          <w:rPr>
            <w:rFonts w:ascii="Arial" w:eastAsia="Times New Roman" w:hAnsi="Arial" w:cs="Arial"/>
            <w:i/>
            <w:sz w:val="19"/>
            <w:szCs w:val="19"/>
            <w:vertAlign w:val="superscript"/>
          </w:rPr>
          <w:t>17</w:t>
        </w:r>
        <w:r>
          <w:rPr>
            <w:rFonts w:ascii="Arial" w:eastAsia="Times New Roman" w:hAnsi="Arial" w:cs="Arial"/>
            <w:i/>
            <w:sz w:val="19"/>
            <w:szCs w:val="19"/>
          </w:rPr>
          <w:t>H</w:t>
        </w:r>
        <w:r w:rsidRPr="007B209E">
          <w:rPr>
            <w:rFonts w:ascii="Arial" w:eastAsia="Times New Roman" w:hAnsi="Arial" w:cs="Arial"/>
            <w:i/>
            <w:iCs/>
            <w:sz w:val="19"/>
            <w:szCs w:val="19"/>
          </w:rPr>
          <w:t>alıcıoğlu Data Science Institute, University of California, San Diego, La Jolla, CA 92093, USA</w:t>
        </w:r>
      </w:ins>
    </w:p>
    <w:p w14:paraId="6F4E9041" w14:textId="3EE00FDA"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ins w:id="12" w:author="Microsoft Office User" w:date="2024-11-02T10:44:00Z">
        <w:r w:rsidR="007B209E">
          <w:rPr>
            <w:rFonts w:ascii="Arial" w:eastAsia="Times New Roman" w:hAnsi="Arial" w:cs="Arial"/>
            <w:i/>
            <w:sz w:val="19"/>
            <w:szCs w:val="19"/>
            <w:vertAlign w:val="superscript"/>
          </w:rPr>
          <w:t>8</w:t>
        </w:r>
      </w:ins>
      <w:del w:id="13" w:author="Microsoft Office User" w:date="2024-11-02T10:44:00Z">
        <w:r w:rsidDel="007B209E">
          <w:rPr>
            <w:rFonts w:ascii="Arial" w:eastAsia="Times New Roman" w:hAnsi="Arial" w:cs="Arial"/>
            <w:i/>
            <w:sz w:val="19"/>
            <w:szCs w:val="19"/>
            <w:vertAlign w:val="superscript"/>
          </w:rPr>
          <w:delText>7</w:delText>
        </w:r>
      </w:del>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A747E4" w:rsidR="00C04DDF" w:rsidRPr="00623869" w:rsidRDefault="00312DC2" w:rsidP="00C04DDF">
      <w:pPr>
        <w:contextualSpacing/>
        <w:rPr>
          <w:rFonts w:ascii="Arial" w:hAnsi="Arial" w:cs="Arial"/>
          <w:sz w:val="20"/>
          <w:szCs w:val="20"/>
        </w:rPr>
      </w:pPr>
      <w:ins w:id="14" w:author="Microsoft Office User" w:date="2024-11-04T09:27:00Z">
        <w:r w:rsidRPr="00312DC2">
          <w:rPr>
            <w:rFonts w:ascii="Arial" w:hAnsi="Arial" w:cs="Arial"/>
            <w:sz w:val="20"/>
            <w:szCs w:val="20"/>
            <w:vertAlign w:val="superscript"/>
            <w:rPrChange w:id="15" w:author="Microsoft Office User" w:date="2024-11-04T09:27:00Z">
              <w:rPr>
                <w:rFonts w:ascii="Arial" w:hAnsi="Arial" w:cs="Arial"/>
                <w:sz w:val="20"/>
                <w:szCs w:val="20"/>
              </w:rPr>
            </w:rPrChange>
          </w:rPr>
          <w:t>#</w:t>
        </w:r>
        <w:r>
          <w:rPr>
            <w:rFonts w:ascii="Arial" w:hAnsi="Arial" w:cs="Arial"/>
            <w:sz w:val="20"/>
            <w:szCs w:val="20"/>
          </w:rPr>
          <w:t>Contributed equally</w:t>
        </w:r>
      </w:ins>
    </w:p>
    <w:p w14:paraId="3C14FD3B" w14:textId="77777777" w:rsidR="00362205" w:rsidRDefault="00362205" w:rsidP="00C04DDF">
      <w:pPr>
        <w:rPr>
          <w:ins w:id="16" w:author="Microsoft Office User" w:date="2024-11-05T09:24:00Z" w16du:dateUtc="2024-11-05T09:24:00Z"/>
          <w:rFonts w:ascii="Arial" w:hAnsi="Arial" w:cs="Arial"/>
          <w:b/>
          <w:sz w:val="20"/>
          <w:szCs w:val="20"/>
        </w:rPr>
      </w:pPr>
    </w:p>
    <w:p w14:paraId="1F0B52C0" w14:textId="60EB40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Del="00362205" w:rsidRDefault="00C04DDF" w:rsidP="00C04DDF">
      <w:pPr>
        <w:ind w:left="720"/>
        <w:rPr>
          <w:del w:id="17" w:author="Microsoft Office User" w:date="2024-11-05T09:24:00Z" w16du:dateUtc="2024-11-05T09:24:00Z"/>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18" w:name="30j0zll" w:colFirst="0" w:colLast="0"/>
      <w:bookmarkStart w:id="19" w:name="1fob9te" w:colFirst="0" w:colLast="0"/>
      <w:bookmarkEnd w:id="18"/>
      <w:bookmarkEnd w:id="19"/>
    </w:p>
    <w:p w14:paraId="40594347" w14:textId="77777777" w:rsidR="00993F13" w:rsidRDefault="00993F13">
      <w:pPr>
        <w:ind w:left="720"/>
        <w:rPr>
          <w:rFonts w:ascii="Arial" w:hAnsi="Arial" w:cs="Arial"/>
          <w:b/>
          <w:color w:val="000000"/>
          <w:sz w:val="20"/>
          <w:szCs w:val="20"/>
        </w:rPr>
        <w:pPrChange w:id="20" w:author="Microsoft Office User" w:date="2024-11-05T09:24:00Z" w16du:dateUtc="2024-11-05T09:24:00Z">
          <w:pPr>
            <w:keepNext/>
            <w:pBdr>
              <w:top w:val="nil"/>
              <w:left w:val="nil"/>
              <w:bottom w:val="nil"/>
              <w:right w:val="nil"/>
              <w:between w:val="nil"/>
            </w:pBdr>
            <w:spacing w:before="240" w:after="60"/>
          </w:pPr>
        </w:pPrChange>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changes in animal-microbial symbioses have the potential to mediate life-history tradeoffs. Scleractinian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and ecologically-relevant</w:t>
      </w:r>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21" w:author="Microsoft Office User" w:date="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Del="00362205" w:rsidRDefault="00C04DDF" w:rsidP="00C04DDF">
      <w:pPr>
        <w:rPr>
          <w:del w:id="22" w:author="Microsoft Office User" w:date="2024-11-05T09:24:00Z" w16du:dateUtc="2024-11-05T09:24:00Z"/>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in corals correlates with both disease prevalence and growth rate</w:t>
      </w:r>
      <w:r>
        <w:rPr>
          <w:rFonts w:ascii="Arial" w:eastAsia="Times New Roman" w:hAnsi="Arial" w:cs="Arial"/>
          <w:sz w:val="20"/>
          <w:szCs w:val="20"/>
        </w:rPr>
        <w:t>, and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76C65F8"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11EDB316"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12E0B9FB"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2B3CEF3A"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corallicolids, fungi</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23" w:author="Microsoft Office User" w:date="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7F2E0C3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28AF16FB"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24" w:author="Microsoft Office User" w:date="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04C738F3"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in a given coral genus</w:t>
      </w:r>
      <w:ins w:id="25" w:author="Microsoft Office User" w:date="2024-11-01T13:13:00Z">
        <w:r w:rsidR="00652E0A">
          <w:rPr>
            <w:rFonts w:ascii="Arial" w:eastAsia="Times New Roman" w:hAnsi="Arial" w:cs="Arial"/>
            <w:sz w:val="20"/>
            <w:szCs w:val="20"/>
          </w:rPr>
          <w:t>)</w:t>
        </w:r>
      </w:ins>
      <w:r w:rsidRPr="00961490">
        <w:rPr>
          <w:rFonts w:ascii="Arial" w:eastAsia="Times New Roman" w:hAnsi="Arial" w:cs="Arial"/>
          <w:sz w:val="20"/>
          <w:szCs w:val="20"/>
        </w:rPr>
        <w:t>.</w:t>
      </w:r>
      <w:del w:id="26" w:author="Microsoft Office User" w:date="2024-11-01T13:13:00Z">
        <w:r w:rsidRPr="00961490" w:rsidDel="00652E0A">
          <w:rPr>
            <w:rFonts w:ascii="Arial" w:eastAsia="Times New Roman" w:hAnsi="Arial" w:cs="Arial"/>
            <w:sz w:val="20"/>
            <w:szCs w:val="20"/>
          </w:rPr>
          <w:delText>)</w:delText>
        </w:r>
      </w:del>
      <w:r w:rsidRPr="00961490">
        <w:rPr>
          <w:rFonts w:ascii="Arial" w:eastAsia="Times New Roman" w:hAnsi="Arial" w:cs="Arial"/>
          <w:sz w:val="20"/>
          <w:szCs w:val="20"/>
        </w:rPr>
        <w:t xml:space="preserve">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w:t>
      </w:r>
      <w:ins w:id="27" w:author="Microsoft Office User" w:date="2024-11-01T13:14:00Z">
        <w:r w:rsidR="00652E0A">
          <w:rPr>
            <w:rFonts w:ascii="Arial" w:eastAsia="Times New Roman" w:hAnsi="Arial" w:cs="Arial"/>
            <w:sz w:val="20"/>
            <w:szCs w:val="20"/>
          </w:rPr>
          <w:t>ith</w:t>
        </w:r>
      </w:ins>
      <w:del w:id="28" w:author="Microsoft Office User" w:date="2024-11-01T13:14:00Z">
        <w:r w:rsidRPr="00961490" w:rsidDel="00652E0A">
          <w:rPr>
            <w:rFonts w:ascii="Arial" w:eastAsia="Times New Roman" w:hAnsi="Arial" w:cs="Arial"/>
            <w:sz w:val="20"/>
            <w:szCs w:val="20"/>
          </w:rPr>
          <w:delText>ith</w:delText>
        </w:r>
      </w:del>
      <w:r w:rsidRPr="00961490">
        <w:rPr>
          <w:rFonts w:ascii="Arial" w:eastAsia="Times New Roman" w:hAnsi="Arial" w:cs="Arial"/>
          <w:sz w:val="20"/>
          <w:szCs w:val="20"/>
        </w:rPr>
        <w:t xml:space="preserve"> </w:t>
      </w:r>
      <w:ins w:id="29" w:author="Microsoft Office User" w:date="2024-11-01T13:14:00Z">
        <w:r w:rsidR="00652E0A">
          <w:rPr>
            <w:rFonts w:ascii="Arial" w:eastAsia="Times New Roman" w:hAnsi="Arial" w:cs="Arial"/>
            <w:sz w:val="20"/>
            <w:szCs w:val="20"/>
          </w:rPr>
          <w:t xml:space="preserve">more </w:t>
        </w:r>
      </w:ins>
      <w:del w:id="30" w:author="Microsoft Office User" w:date="2024-11-01T13:14:00Z">
        <w:r w:rsidRPr="00961490" w:rsidDel="00652E0A">
          <w:rPr>
            <w:rFonts w:ascii="Arial" w:eastAsia="Times New Roman" w:hAnsi="Arial" w:cs="Arial"/>
            <w:sz w:val="20"/>
            <w:szCs w:val="20"/>
          </w:rPr>
          <w:delText xml:space="preserve">further </w:delText>
        </w:r>
      </w:del>
      <w:r w:rsidRPr="00961490">
        <w:rPr>
          <w:rFonts w:ascii="Arial" w:eastAsia="Times New Roman" w:hAnsi="Arial" w:cs="Arial"/>
          <w:sz w:val="20"/>
          <w:szCs w:val="20"/>
        </w:rPr>
        <w:t>detailed taxonom</w:t>
      </w:r>
      <w:ins w:id="31" w:author="Microsoft Office User" w:date="2024-11-01T13:14:00Z">
        <w:r w:rsidR="00652E0A">
          <w:rPr>
            <w:rFonts w:ascii="Arial" w:eastAsia="Times New Roman" w:hAnsi="Arial" w:cs="Arial"/>
            <w:sz w:val="20"/>
            <w:szCs w:val="20"/>
          </w:rPr>
          <w:t>y</w:t>
        </w:r>
      </w:ins>
      <w:del w:id="32" w:author="Microsoft Office User" w:date="2024-11-01T13:14:00Z">
        <w:r w:rsidRPr="00961490" w:rsidDel="00652E0A">
          <w:rPr>
            <w:rFonts w:ascii="Arial" w:eastAsia="Times New Roman" w:hAnsi="Arial" w:cs="Arial"/>
            <w:sz w:val="20"/>
            <w:szCs w:val="20"/>
          </w:rPr>
          <w:delText>ic resolution</w:delText>
        </w:r>
      </w:del>
      <w:r w:rsidRPr="00961490">
        <w:rPr>
          <w:rFonts w:ascii="Arial" w:eastAsia="Times New Roman" w:hAnsi="Arial" w:cs="Arial"/>
          <w:sz w:val="20"/>
          <w:szCs w:val="20"/>
        </w:rPr>
        <w:t xml:space="preserve"> revealing that the number of dominant bacterial and archaeal genera across compartments</w:t>
      </w:r>
      <w:ins w:id="33" w:author="Microsoft Office User" w:date="2024-11-01T13:14:00Z">
        <w:r w:rsidR="00652E0A">
          <w:rPr>
            <w:rFonts w:ascii="Arial" w:eastAsia="Times New Roman" w:hAnsi="Arial" w:cs="Arial"/>
            <w:sz w:val="20"/>
            <w:szCs w:val="20"/>
          </w:rPr>
          <w:t xml:space="preserve"> is</w:t>
        </w:r>
      </w:ins>
      <w:r w:rsidRPr="00961490">
        <w:rPr>
          <w:rFonts w:ascii="Arial" w:eastAsia="Times New Roman" w:hAnsi="Arial" w:cs="Arial"/>
          <w:sz w:val="20"/>
          <w:szCs w:val="20"/>
        </w:rPr>
        <w:t xml:space="preserve"> also </w:t>
      </w:r>
      <w:ins w:id="34" w:author="Microsoft Office User" w:date="2024-11-01T13:14:00Z">
        <w:r w:rsidR="00652E0A">
          <w:rPr>
            <w:rFonts w:ascii="Arial" w:eastAsia="Times New Roman" w:hAnsi="Arial" w:cs="Arial"/>
            <w:sz w:val="20"/>
            <w:szCs w:val="20"/>
          </w:rPr>
          <w:t xml:space="preserve">somewhat </w:t>
        </w:r>
      </w:ins>
      <w:del w:id="35" w:author="Microsoft Office User" w:date="2024-11-01T13:14:00Z">
        <w:r w:rsidRPr="00961490" w:rsidDel="00652E0A">
          <w:rPr>
            <w:rFonts w:ascii="Arial" w:eastAsia="Times New Roman" w:hAnsi="Arial" w:cs="Arial"/>
            <w:sz w:val="20"/>
            <w:szCs w:val="20"/>
          </w:rPr>
          <w:delText xml:space="preserve">remained </w:delText>
        </w:r>
      </w:del>
      <w:r w:rsidRPr="00961490">
        <w:rPr>
          <w:rFonts w:ascii="Arial" w:eastAsia="Times New Roman" w:hAnsi="Arial" w:cs="Arial"/>
          <w:sz w:val="20"/>
          <w:szCs w:val="20"/>
        </w:rPr>
        <w:t>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w:t>
      </w:r>
      <w:ins w:id="36" w:author="Microsoft Office User" w:date="2024-11-01T13:15:00Z">
        <w:r w:rsidR="00652E0A">
          <w:rPr>
            <w:rFonts w:ascii="Arial" w:eastAsia="Times New Roman" w:hAnsi="Arial" w:cs="Arial"/>
            <w:sz w:val="20"/>
            <w:szCs w:val="20"/>
          </w:rPr>
          <w:t>ial genus</w:t>
        </w:r>
      </w:ins>
      <w:del w:id="37" w:author="Microsoft Office User" w:date="2024-11-01T13:15:00Z">
        <w:r w:rsidRPr="00961490" w:rsidDel="00652E0A">
          <w:rPr>
            <w:rFonts w:ascii="Arial" w:eastAsia="Times New Roman" w:hAnsi="Arial" w:cs="Arial"/>
            <w:sz w:val="20"/>
            <w:szCs w:val="20"/>
          </w:rPr>
          <w:delText>es</w:delText>
        </w:r>
      </w:del>
      <w:r w:rsidRPr="00961490">
        <w:rPr>
          <w:rFonts w:ascii="Arial" w:eastAsia="Times New Roman" w:hAnsi="Arial" w:cs="Arial"/>
          <w:sz w:val="20"/>
          <w:szCs w:val="20"/>
        </w:rPr>
        <w:t xml:space="preserve">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w:t>
      </w:r>
      <w:ins w:id="38" w:author="Microsoft Office User" w:date="2024-11-01T13:15:00Z">
        <w:r w:rsidR="00EF57E3">
          <w:rPr>
            <w:rFonts w:ascii="Arial" w:eastAsia="Times New Roman" w:hAnsi="Arial" w:cs="Arial"/>
            <w:sz w:val="20"/>
            <w:szCs w:val="20"/>
          </w:rPr>
          <w:t>-associated bacterial or archaeal</w:t>
        </w:r>
      </w:ins>
      <w:r w:rsidRPr="00961490">
        <w:rPr>
          <w:rFonts w:ascii="Arial" w:eastAsia="Times New Roman" w:hAnsi="Arial" w:cs="Arial"/>
          <w:sz w:val="20"/>
          <w:szCs w:val="20"/>
        </w:rPr>
        <w:t xml:space="preserve">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r w:rsidRPr="00961490">
        <w:rPr>
          <w:rFonts w:ascii="Arial" w:eastAsia="Times New Roman" w:hAnsi="Arial" w:cs="Arial"/>
          <w:i/>
          <w:sz w:val="20"/>
          <w:szCs w:val="20"/>
        </w:rPr>
        <w:t>Candidatus</w:t>
      </w:r>
      <w:r w:rsidRPr="00961490">
        <w:rPr>
          <w:rFonts w:ascii="Arial" w:eastAsia="Times New Roman" w:hAnsi="Arial" w:cs="Arial"/>
          <w:sz w:val="20"/>
          <w:szCs w:val="20"/>
        </w:rPr>
        <w:t xml:space="preserve"> Amoebophilus (13.5%) was most commonly dominant in skeleton microbiomes. </w:t>
      </w:r>
      <w:ins w:id="39" w:author="Microsoft Office User" w:date="2024-11-01T13:16:00Z">
        <w:r w:rsidR="00EF57E3">
          <w:rPr>
            <w:rFonts w:ascii="Arial" w:eastAsia="Times New Roman" w:hAnsi="Arial" w:cs="Arial"/>
            <w:sz w:val="20"/>
            <w:szCs w:val="20"/>
          </w:rPr>
          <w:t>Howe</w:t>
        </w:r>
      </w:ins>
      <w:ins w:id="40" w:author="Microsoft Office User" w:date="2024-11-01T13:17:00Z">
        <w:r w:rsidR="00EF57E3">
          <w:rPr>
            <w:rFonts w:ascii="Arial" w:eastAsia="Times New Roman" w:hAnsi="Arial" w:cs="Arial"/>
            <w:sz w:val="20"/>
            <w:szCs w:val="20"/>
          </w:rPr>
          <w:t xml:space="preserve">ver, whether differences in </w:t>
        </w:r>
      </w:ins>
      <w:del w:id="41" w:author="Microsoft Office User" w:date="2024-11-01T13:17:00Z">
        <w:r w:rsidRPr="00961490" w:rsidDel="00EF57E3">
          <w:rPr>
            <w:rFonts w:ascii="Arial" w:eastAsia="Times New Roman" w:hAnsi="Arial" w:cs="Arial"/>
            <w:sz w:val="20"/>
            <w:szCs w:val="20"/>
          </w:rPr>
          <w:delText xml:space="preserve">Currently the influences of </w:delText>
        </w:r>
      </w:del>
      <w:r w:rsidRPr="00961490">
        <w:rPr>
          <w:rFonts w:ascii="Arial" w:eastAsia="Times New Roman" w:hAnsi="Arial" w:cs="Arial"/>
          <w:sz w:val="20"/>
          <w:szCs w:val="20"/>
        </w:rPr>
        <w:t xml:space="preserve">microbiome structure </w:t>
      </w:r>
      <w:r w:rsidR="00DB72A3" w:rsidRPr="00961490">
        <w:rPr>
          <w:rFonts w:ascii="Arial" w:eastAsia="Times New Roman" w:hAnsi="Arial" w:cs="Arial"/>
          <w:sz w:val="20"/>
          <w:szCs w:val="20"/>
        </w:rPr>
        <w:t>and dominan</w:t>
      </w:r>
      <w:ins w:id="42" w:author="Microsoft Office User" w:date="2024-11-01T13:18:00Z">
        <w:r w:rsidR="00EF57E3">
          <w:rPr>
            <w:rFonts w:ascii="Arial" w:eastAsia="Times New Roman" w:hAnsi="Arial" w:cs="Arial"/>
            <w:sz w:val="20"/>
            <w:szCs w:val="20"/>
          </w:rPr>
          <w:t>t microbes</w:t>
        </w:r>
      </w:ins>
      <w:del w:id="43" w:author="Microsoft Office User" w:date="2024-11-01T13:18:00Z">
        <w:r w:rsidR="00DB72A3" w:rsidRPr="00961490" w:rsidDel="00EF57E3">
          <w:rPr>
            <w:rFonts w:ascii="Arial" w:eastAsia="Times New Roman" w:hAnsi="Arial" w:cs="Arial"/>
            <w:sz w:val="20"/>
            <w:szCs w:val="20"/>
          </w:rPr>
          <w:delText>ce</w:delText>
        </w:r>
      </w:del>
      <w:r w:rsidRPr="00961490">
        <w:rPr>
          <w:rFonts w:ascii="Arial" w:eastAsia="Times New Roman" w:hAnsi="Arial" w:cs="Arial"/>
          <w:sz w:val="20"/>
          <w:szCs w:val="20"/>
        </w:rPr>
        <w:t xml:space="preserve"> </w:t>
      </w:r>
      <w:ins w:id="44" w:author="Microsoft Office User" w:date="2024-11-01T13:17:00Z">
        <w:r w:rsidR="00EF57E3">
          <w:rPr>
            <w:rFonts w:ascii="Arial" w:eastAsia="Times New Roman" w:hAnsi="Arial" w:cs="Arial"/>
            <w:sz w:val="20"/>
            <w:szCs w:val="20"/>
          </w:rPr>
          <w:t xml:space="preserve">across coral </w:t>
        </w:r>
      </w:ins>
      <w:ins w:id="45" w:author="Microsoft Office User" w:date="2024-11-01T13:18:00Z">
        <w:r w:rsidR="00EF57E3">
          <w:rPr>
            <w:rFonts w:ascii="Arial" w:eastAsia="Times New Roman" w:hAnsi="Arial" w:cs="Arial"/>
            <w:sz w:val="20"/>
            <w:szCs w:val="20"/>
          </w:rPr>
          <w:t xml:space="preserve">diversity </w:t>
        </w:r>
      </w:ins>
      <w:del w:id="46" w:author="Microsoft Office User" w:date="2024-11-01T13:17:00Z">
        <w:r w:rsidRPr="00961490" w:rsidDel="00EF57E3">
          <w:rPr>
            <w:rFonts w:ascii="Arial" w:eastAsia="Times New Roman" w:hAnsi="Arial" w:cs="Arial"/>
            <w:sz w:val="20"/>
            <w:szCs w:val="20"/>
          </w:rPr>
          <w:delText>of</w:delText>
        </w:r>
      </w:del>
      <w:del w:id="47" w:author="Microsoft Office User" w:date="2024-11-01T13:18:00Z">
        <w:r w:rsidRPr="00961490" w:rsidDel="00EF57E3">
          <w:rPr>
            <w:rFonts w:ascii="Arial" w:eastAsia="Times New Roman" w:hAnsi="Arial" w:cs="Arial"/>
            <w:sz w:val="20"/>
            <w:szCs w:val="20"/>
          </w:rPr>
          <w:delText xml:space="preserve"> </w:delText>
        </w:r>
      </w:del>
      <w:ins w:id="48" w:author="Microsoft Office User" w:date="2024-11-01T13:17:00Z">
        <w:r w:rsidR="00EF57E3">
          <w:rPr>
            <w:rFonts w:ascii="Arial" w:eastAsia="Times New Roman" w:hAnsi="Arial" w:cs="Arial"/>
            <w:sz w:val="20"/>
            <w:szCs w:val="20"/>
          </w:rPr>
          <w:t>influence</w:t>
        </w:r>
      </w:ins>
      <w:ins w:id="49" w:author="Microsoft Office User" w:date="2024-11-01T13:19:00Z">
        <w:r w:rsidR="00EF57E3">
          <w:rPr>
            <w:rFonts w:ascii="Arial" w:eastAsia="Times New Roman" w:hAnsi="Arial" w:cs="Arial"/>
            <w:sz w:val="20"/>
            <w:szCs w:val="20"/>
          </w:rPr>
          <w:t xml:space="preserve"> differences in </w:t>
        </w:r>
      </w:ins>
      <w:del w:id="50" w:author="Microsoft Office User" w:date="2024-11-01T13:17:00Z">
        <w:r w:rsidRPr="00961490" w:rsidDel="00EF57E3">
          <w:rPr>
            <w:rFonts w:ascii="Arial" w:eastAsia="Times New Roman" w:hAnsi="Arial" w:cs="Arial"/>
            <w:sz w:val="20"/>
            <w:szCs w:val="20"/>
          </w:rPr>
          <w:delText xml:space="preserve">particular microbial taxa on </w:delText>
        </w:r>
      </w:del>
      <w:r w:rsidRPr="00961490">
        <w:rPr>
          <w:rFonts w:ascii="Arial" w:eastAsia="Times New Roman" w:hAnsi="Arial" w:cs="Arial"/>
          <w:sz w:val="20"/>
          <w:szCs w:val="20"/>
        </w:rPr>
        <w:t xml:space="preserve">coral physiology </w:t>
      </w:r>
      <w:ins w:id="51" w:author="Microsoft Office User" w:date="2024-11-01T13:18:00Z">
        <w:r w:rsidR="00EF57E3">
          <w:rPr>
            <w:rFonts w:ascii="Arial" w:eastAsia="Times New Roman" w:hAnsi="Arial" w:cs="Arial"/>
            <w:sz w:val="20"/>
            <w:szCs w:val="20"/>
          </w:rPr>
          <w:t>is</w:t>
        </w:r>
      </w:ins>
      <w:del w:id="52" w:author="Microsoft Office User" w:date="2024-11-01T13:18:00Z">
        <w:r w:rsidRPr="00961490" w:rsidDel="00EF57E3">
          <w:rPr>
            <w:rFonts w:ascii="Arial" w:eastAsia="Times New Roman" w:hAnsi="Arial" w:cs="Arial"/>
            <w:sz w:val="20"/>
            <w:szCs w:val="20"/>
          </w:rPr>
          <w:delText>are</w:delText>
        </w:r>
      </w:del>
      <w:r w:rsidRPr="00961490">
        <w:rPr>
          <w:rFonts w:ascii="Arial" w:eastAsia="Times New Roman" w:hAnsi="Arial" w:cs="Arial"/>
          <w:sz w:val="20"/>
          <w:szCs w:val="20"/>
        </w:rPr>
        <w:t xml:space="preserve"> not yet well understood. </w:t>
      </w:r>
    </w:p>
    <w:p w14:paraId="393C754A" w14:textId="63ADFF4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w:t>
      </w:r>
      <w:ins w:id="53" w:author="Microsoft Office User" w:date="2024-11-02T11:44:00Z">
        <w:r w:rsidR="005908B3">
          <w:rPr>
            <w:rFonts w:ascii="Arial" w:eastAsia="Times New Roman" w:hAnsi="Arial" w:cs="Arial"/>
            <w:bCs/>
            <w:sz w:val="20"/>
            <w:szCs w:val="20"/>
          </w:rPr>
          <w:t xml:space="preserve">Supplementary </w:t>
        </w:r>
      </w:ins>
      <w:r w:rsidR="002F3DA0">
        <w:rPr>
          <w:rFonts w:ascii="Arial" w:eastAsia="Times New Roman" w:hAnsi="Arial" w:cs="Arial"/>
          <w:bCs/>
          <w:sz w:val="20"/>
          <w:szCs w:val="20"/>
        </w:rPr>
        <w:t>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w:t>
      </w:r>
      <w:r w:rsidRPr="00961490">
        <w:rPr>
          <w:rFonts w:ascii="Arial" w:eastAsia="Times New Roman" w:hAnsi="Arial" w:cs="Arial"/>
          <w:sz w:val="20"/>
          <w:szCs w:val="20"/>
        </w:rPr>
        <w:lastRenderedPageBreak/>
        <w:t>microbiome dominance significantly 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ins w:id="54" w:author="Microsoft Office User" w:date="2024-11-02T11:45:00Z">
        <w:r w:rsidR="005908B3">
          <w:rPr>
            <w:rFonts w:ascii="Arial" w:eastAsia="Times New Roman" w:hAnsi="Arial" w:cs="Arial"/>
            <w:sz w:val="20"/>
            <w:szCs w:val="20"/>
          </w:rPr>
          <w:t xml:space="preserve">Supplementary </w:t>
        </w:r>
      </w:ins>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r w:rsidR="007141C2">
        <w:rPr>
          <w:rFonts w:ascii="Arial" w:eastAsia="Times New Roman" w:hAnsi="Arial" w:cs="Arial"/>
          <w:sz w:val="20"/>
          <w:szCs w:val="20"/>
        </w:rPr>
        <w:t>Regionally-specific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55" w:author="Microsoft Office User" w:date="2024-10-28T13:02:00Z">
        <w:r w:rsidR="00C04DDF">
          <w:rPr>
            <w:rFonts w:ascii="Arial" w:eastAsia="Times New Roman" w:hAnsi="Arial" w:cs="Arial"/>
            <w:sz w:val="20"/>
            <w:szCs w:val="20"/>
          </w:rPr>
          <w:t>ial genus</w:t>
        </w:r>
      </w:ins>
      <w:del w:id="56" w:author="Microsoft Office User" w:date="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119E5099"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In species where</w:t>
      </w:r>
      <w:ins w:id="57" w:author="Microsoft Office User" w:date="2024-10-28T13:53:00Z">
        <w:r w:rsidR="003B1D05">
          <w:rPr>
            <w:rFonts w:ascii="Arial" w:eastAsia="Times New Roman" w:hAnsi="Arial" w:cs="Arial"/>
            <w:sz w:val="20"/>
            <w:szCs w:val="20"/>
          </w:rPr>
          <w:t xml:space="preserve"> members of </w:t>
        </w:r>
      </w:ins>
      <w:ins w:id="58" w:author="Microsoft Office User" w:date="2024-11-01T13:21:00Z">
        <w:r w:rsidR="00EF57E3">
          <w:rPr>
            <w:rFonts w:ascii="Arial" w:eastAsia="Times New Roman" w:hAnsi="Arial" w:cs="Arial"/>
            <w:sz w:val="20"/>
            <w:szCs w:val="20"/>
          </w:rPr>
          <w:t xml:space="preserve">genus </w:t>
        </w:r>
      </w:ins>
      <w:del w:id="59" w:author="Microsoft Office User" w:date="2024-11-01T13:21:00Z">
        <w:r w:rsidRPr="00961490" w:rsidDel="00EF57E3">
          <w:rPr>
            <w:rFonts w:ascii="Arial" w:eastAsia="Times New Roman" w:hAnsi="Arial" w:cs="Arial"/>
            <w:sz w:val="20"/>
            <w:szCs w:val="20"/>
          </w:rPr>
          <w:delText xml:space="preserve"> </w:delText>
        </w:r>
      </w:del>
      <w:r w:rsidRPr="00961490">
        <w:rPr>
          <w:rFonts w:ascii="Arial" w:eastAsia="Times New Roman" w:hAnsi="Arial" w:cs="Arial"/>
          <w:i/>
          <w:sz w:val="20"/>
          <w:szCs w:val="20"/>
        </w:rPr>
        <w:t xml:space="preserve">Endozoicomonas </w:t>
      </w:r>
      <w:ins w:id="60" w:author="Microsoft Office User" w:date="2024-10-28T13:53:00Z">
        <w:r w:rsidR="003B1D05">
          <w:rPr>
            <w:rFonts w:ascii="Arial" w:eastAsia="Times New Roman" w:hAnsi="Arial" w:cs="Arial"/>
            <w:sz w:val="20"/>
            <w:szCs w:val="20"/>
          </w:rPr>
          <w:t>are</w:t>
        </w:r>
      </w:ins>
      <w:del w:id="61" w:author="Microsoft Office User" w:date="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62" w:author="Microsoft Office User" w:date="2024-10-28T13:53:00Z">
        <w:r w:rsidR="003B1D05">
          <w:rPr>
            <w:rFonts w:ascii="Arial" w:eastAsia="Times New Roman" w:hAnsi="Arial" w:cs="Arial"/>
            <w:sz w:val="20"/>
            <w:szCs w:val="20"/>
          </w:rPr>
          <w:t>they</w:t>
        </w:r>
      </w:ins>
      <w:del w:id="63" w:author="Microsoft Office User" w:date="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64" w:author="Microsoft Office User" w:date="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suggesting a commensal or mutualistic rather than opportunistic relationship with host health</w:t>
      </w:r>
      <w:ins w:id="65" w:author="Microsoft Office User" w:date="2024-10-28T13:02:00Z">
        <w:r w:rsidR="00C04DDF">
          <w:rPr>
            <w:rFonts w:ascii="Arial" w:eastAsia="Times New Roman" w:hAnsi="Arial" w:cs="Arial"/>
            <w:sz w:val="20"/>
            <w:szCs w:val="20"/>
          </w:rPr>
          <w:t xml:space="preserve">, although evidence exists for </w:t>
        </w:r>
      </w:ins>
      <w:ins w:id="66" w:author="Microsoft Office User" w:date="2024-11-01T13:21:00Z">
        <w:r w:rsidR="00EF57E3">
          <w:rPr>
            <w:rFonts w:ascii="Arial" w:eastAsia="Times New Roman" w:hAnsi="Arial" w:cs="Arial"/>
            <w:sz w:val="20"/>
            <w:szCs w:val="20"/>
          </w:rPr>
          <w:t>the</w:t>
        </w:r>
      </w:ins>
      <w:ins w:id="67" w:author="Microsoft Office User" w:date="2024-10-28T13:02:00Z">
        <w:r w:rsidR="00C04DDF">
          <w:rPr>
            <w:rFonts w:ascii="Arial" w:eastAsia="Times New Roman" w:hAnsi="Arial" w:cs="Arial"/>
            <w:sz w:val="20"/>
            <w:szCs w:val="20"/>
          </w:rPr>
          <w:t xml:space="preserve"> potential </w:t>
        </w:r>
      </w:ins>
      <w:ins w:id="68" w:author="Microsoft Office User" w:date="2024-11-01T13:21:00Z">
        <w:r w:rsidR="00EF57E3">
          <w:rPr>
            <w:rFonts w:ascii="Arial" w:eastAsia="Times New Roman" w:hAnsi="Arial" w:cs="Arial"/>
            <w:sz w:val="20"/>
            <w:szCs w:val="20"/>
          </w:rPr>
          <w:t xml:space="preserve">of </w:t>
        </w:r>
        <w:r w:rsidR="00EF57E3">
          <w:rPr>
            <w:rFonts w:ascii="Arial" w:eastAsia="Times New Roman" w:hAnsi="Arial" w:cs="Arial"/>
            <w:i/>
            <w:iCs/>
            <w:sz w:val="20"/>
            <w:szCs w:val="20"/>
          </w:rPr>
          <w:t xml:space="preserve">Endozoicomonas </w:t>
        </w:r>
      </w:ins>
      <w:ins w:id="69" w:author="Microsoft Office User" w:date="2024-10-28T13:02:00Z">
        <w:r w:rsidR="00C04DDF">
          <w:rPr>
            <w:rFonts w:ascii="Arial" w:eastAsia="Times New Roman" w:hAnsi="Arial" w:cs="Arial"/>
            <w:sz w:val="20"/>
            <w:szCs w:val="20"/>
          </w:rPr>
          <w:t xml:space="preserve">to form relationships with corals </w:t>
        </w:r>
      </w:ins>
      <w:ins w:id="70" w:author="Microsoft Office User" w:date="2024-10-28T13:04:00Z">
        <w:r w:rsidR="00C04DDF">
          <w:rPr>
            <w:rFonts w:ascii="Arial" w:eastAsia="Times New Roman" w:hAnsi="Arial" w:cs="Arial"/>
            <w:sz w:val="20"/>
            <w:szCs w:val="20"/>
          </w:rPr>
          <w:t>along the entire spectrum of</w:t>
        </w:r>
      </w:ins>
      <w:ins w:id="71" w:author="Microsoft Office User" w:date="2024-10-28T13:03:00Z">
        <w:r w:rsidR="00C04DDF">
          <w:rPr>
            <w:rFonts w:ascii="Arial" w:eastAsia="Times New Roman" w:hAnsi="Arial" w:cs="Arial"/>
            <w:sz w:val="20"/>
            <w:szCs w:val="20"/>
          </w:rPr>
          <w:t xml:space="preserve"> symbioses (i.e., beneficial, commensal</w:t>
        </w:r>
      </w:ins>
      <w:ins w:id="72" w:author="Microsoft Office User" w:date="2024-10-28T13:06:00Z">
        <w:r w:rsidR="00C04DDF">
          <w:rPr>
            <w:rFonts w:ascii="Arial" w:eastAsia="Times New Roman" w:hAnsi="Arial" w:cs="Arial"/>
            <w:sz w:val="20"/>
            <w:szCs w:val="20"/>
          </w:rPr>
          <w:t>,</w:t>
        </w:r>
      </w:ins>
      <w:ins w:id="73" w:author="Microsoft Office User" w:date="2024-10-28T13:03:00Z">
        <w:r w:rsidR="00C04DDF">
          <w:rPr>
            <w:rFonts w:ascii="Arial" w:eastAsia="Times New Roman" w:hAnsi="Arial" w:cs="Arial"/>
            <w:sz w:val="20"/>
            <w:szCs w:val="20"/>
          </w:rPr>
          <w:t xml:space="preserve"> and</w:t>
        </w:r>
      </w:ins>
      <w:ins w:id="74" w:author="Microsoft Office User" w:date="2024-10-28T13:04:00Z">
        <w:r w:rsidR="00C04DDF">
          <w:rPr>
            <w:rFonts w:ascii="Arial" w:eastAsia="Times New Roman" w:hAnsi="Arial" w:cs="Arial"/>
            <w:sz w:val="20"/>
            <w:szCs w:val="20"/>
          </w:rPr>
          <w:t>/or</w:t>
        </w:r>
      </w:ins>
      <w:ins w:id="75" w:author="Microsoft Office User" w:date="2024-10-28T13:03:00Z">
        <w:r w:rsidR="00C04DDF">
          <w:rPr>
            <w:rFonts w:ascii="Arial" w:eastAsia="Times New Roman" w:hAnsi="Arial" w:cs="Arial"/>
            <w:sz w:val="20"/>
            <w:szCs w:val="20"/>
          </w:rPr>
          <w:t xml:space="preserve"> antagonistic; see</w:t>
        </w:r>
      </w:ins>
      <w:ins w:id="76" w:author="Microsoft Office User" w:date="2024-11-01T13:22:00Z">
        <w:r w:rsidR="00EF57E3">
          <w:rPr>
            <w:rFonts w:ascii="Arial" w:eastAsia="Times New Roman" w:hAnsi="Arial" w:cs="Arial"/>
            <w:sz w:val="20"/>
            <w:szCs w:val="20"/>
          </w:rPr>
          <w:t xml:space="preserve"> </w:t>
        </w:r>
      </w:ins>
      <w:r w:rsidR="00C04DDF">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vTxPVjK","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eastAsia="Times New Roman" w:hAnsi="Arial" w:cs="Arial"/>
          <w:sz w:val="20"/>
          <w:szCs w:val="20"/>
        </w:rPr>
        <w:fldChar w:fldCharType="separate"/>
      </w:r>
      <w:r w:rsidR="00C04DDF" w:rsidRPr="00C04DDF">
        <w:rPr>
          <w:rFonts w:ascii="Arial" w:hAnsi="Arial" w:cs="Arial"/>
          <w:sz w:val="20"/>
          <w:vertAlign w:val="superscript"/>
        </w:rPr>
        <w:t>34</w:t>
      </w:r>
      <w:r w:rsidR="00C04DDF">
        <w:rPr>
          <w:rFonts w:ascii="Arial" w:eastAsia="Times New Roman" w:hAnsi="Arial" w:cs="Arial"/>
          <w:sz w:val="20"/>
          <w:szCs w:val="20"/>
        </w:rPr>
        <w:fldChar w:fldCharType="end"/>
      </w:r>
      <w:ins w:id="77" w:author="Microsoft Office User" w:date="2024-10-28T13:03:00Z">
        <w:r w:rsidR="00C04DDF">
          <w:rPr>
            <w:rFonts w:ascii="Arial" w:eastAsia="Times New Roman" w:hAnsi="Arial" w:cs="Arial"/>
            <w:sz w:val="20"/>
            <w:szCs w:val="20"/>
          </w:rPr>
          <w:t>)</w:t>
        </w:r>
      </w:ins>
      <w:ins w:id="78" w:author="Microsoft Office User" w:date="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r w:rsidRPr="00C059B3">
        <w:rPr>
          <w:rFonts w:ascii="Arial" w:eastAsia="Times New Roman" w:hAnsi="Arial" w:cs="Arial"/>
          <w:iCs/>
          <w:sz w:val="20"/>
          <w:szCs w:val="20"/>
        </w:rPr>
        <w:t>Endozoicomonadaceae</w:t>
      </w:r>
      <w:r w:rsidRPr="00961490">
        <w:rPr>
          <w:rFonts w:ascii="Arial" w:eastAsia="Times New Roman" w:hAnsi="Arial" w:cs="Arial"/>
          <w:i/>
          <w:sz w:val="20"/>
          <w:szCs w:val="20"/>
        </w:rPr>
        <w:t xml:space="preserve"> </w:t>
      </w:r>
      <w:r w:rsidRPr="00961490">
        <w:rPr>
          <w:rFonts w:ascii="Arial" w:eastAsia="Times New Roman" w:hAnsi="Arial" w:cs="Arial"/>
          <w:sz w:val="20"/>
          <w:szCs w:val="20"/>
        </w:rPr>
        <w:t>shows by far the strongest signal of cophylogeny with coral hosts among tested bacterial families in coral tissu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79" w:author="Microsoft Office User" w:date="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 xml:space="preserve">abundance explained the </w:t>
      </w:r>
      <w:del w:id="80" w:author="Microsoft Office User" w:date="2024-11-01T13:23:00Z">
        <w:r w:rsidRPr="00961490" w:rsidDel="00EF57E3">
          <w:rPr>
            <w:rFonts w:ascii="Arial" w:eastAsia="Times New Roman" w:hAnsi="Arial" w:cs="Arial"/>
            <w:sz w:val="20"/>
            <w:szCs w:val="20"/>
          </w:rPr>
          <w:delText xml:space="preserve">overwhelming </w:delText>
        </w:r>
      </w:del>
      <w:r w:rsidRPr="00961490">
        <w:rPr>
          <w:rFonts w:ascii="Arial" w:eastAsia="Times New Roman" w:hAnsi="Arial" w:cs="Arial"/>
          <w:sz w:val="20"/>
          <w:szCs w:val="20"/>
        </w:rPr>
        <w:t>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contac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55870EA5" w:rsidR="00961490" w:rsidRDefault="00961490" w:rsidP="00906414">
      <w:pPr>
        <w:pStyle w:val="NormalWeb"/>
        <w:rPr>
          <w:ins w:id="81" w:author="Microsoft Office User" w:date="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82" w:author="Microsoft Office User" w:date="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jyCGBFlh","properties":{"formattedCitation":"\\super 35,36\\nosupersub{}","plainCitation":"35,36","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hAnsi="Arial" w:cs="Arial"/>
          <w:sz w:val="20"/>
          <w:szCs w:val="20"/>
        </w:rPr>
        <w:fldChar w:fldCharType="separate"/>
      </w:r>
      <w:r w:rsidR="00C04DDF" w:rsidRPr="00C04DDF">
        <w:rPr>
          <w:rFonts w:ascii="Arial" w:hAnsi="Arial" w:cs="Arial"/>
          <w:sz w:val="20"/>
          <w:vertAlign w:val="superscript"/>
        </w:rPr>
        <w:t>35,36</w:t>
      </w:r>
      <w:r w:rsidR="00AE7C6A">
        <w:rPr>
          <w:rFonts w:ascii="Arial" w:hAnsi="Arial" w:cs="Arial"/>
          <w:sz w:val="20"/>
          <w:szCs w:val="20"/>
        </w:rPr>
        <w:fldChar w:fldCharType="end"/>
      </w:r>
      <w:ins w:id="83" w:author="Microsoft Office User" w:date="2024-10-28T13:11:00Z">
        <w:r w:rsidR="00C04DDF">
          <w:rPr>
            <w:rFonts w:ascii="Arial" w:hAnsi="Arial" w:cs="Arial"/>
            <w:sz w:val="20"/>
            <w:szCs w:val="20"/>
          </w:rPr>
          <w:t xml:space="preserve"> (but see</w:t>
        </w:r>
      </w:ins>
      <w:r w:rsidR="00C04DDF">
        <w:rPr>
          <w:rFonts w:ascii="Arial" w:hAnsi="Arial" w:cs="Arial"/>
          <w:sz w:val="20"/>
          <w:szCs w:val="20"/>
        </w:rPr>
        <w:fldChar w:fldCharType="begin"/>
      </w:r>
      <w:r w:rsidR="007372D3">
        <w:rPr>
          <w:rFonts w:ascii="Arial" w:hAnsi="Arial" w:cs="Arial"/>
          <w:sz w:val="20"/>
          <w:szCs w:val="20"/>
        </w:rPr>
        <w:instrText xml:space="preserve"> ADDIN ZOTERO_ITEM CSL_CITATION {"citationID":"wXDonERV","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hAnsi="Arial" w:cs="Arial"/>
          <w:sz w:val="20"/>
          <w:szCs w:val="20"/>
        </w:rPr>
        <w:fldChar w:fldCharType="separate"/>
      </w:r>
      <w:r w:rsidR="00C04DDF" w:rsidRPr="00C04DDF">
        <w:rPr>
          <w:rFonts w:ascii="Arial" w:hAnsi="Arial" w:cs="Arial"/>
          <w:sz w:val="20"/>
          <w:vertAlign w:val="superscript"/>
        </w:rPr>
        <w:t>34</w:t>
      </w:r>
      <w:r w:rsidR="00C04DDF">
        <w:rPr>
          <w:rFonts w:ascii="Arial" w:hAnsi="Arial" w:cs="Arial"/>
          <w:sz w:val="20"/>
          <w:szCs w:val="20"/>
        </w:rPr>
        <w:fldChar w:fldCharType="end"/>
      </w:r>
      <w:ins w:id="84" w:author="Microsoft Office User" w:date="2024-10-28T13:11:00Z">
        <w:r w:rsidR="00C04DDF">
          <w:rPr>
            <w:rFonts w:ascii="Arial" w:hAnsi="Arial" w:cs="Arial"/>
            <w:sz w:val="20"/>
            <w:szCs w:val="20"/>
          </w:rPr>
          <w:t>)</w:t>
        </w:r>
      </w:ins>
      <w:ins w:id="85" w:author="Microsoft Office User" w:date="2024-10-28T16:24:00Z">
        <w:r w:rsidR="00F44CA0">
          <w:rPr>
            <w:rFonts w:ascii="Arial" w:hAnsi="Arial" w:cs="Arial"/>
            <w:sz w:val="20"/>
            <w:szCs w:val="20"/>
          </w:rPr>
          <w:t>, including a potential role in stero</w:t>
        </w:r>
      </w:ins>
      <w:ins w:id="86" w:author="Microsoft Office User" w:date="2024-10-28T16:25:00Z">
        <w:r w:rsidR="00F44CA0">
          <w:rPr>
            <w:rFonts w:ascii="Arial" w:hAnsi="Arial" w:cs="Arial"/>
            <w:sz w:val="20"/>
            <w:szCs w:val="20"/>
          </w:rPr>
          <w:t>id processing</w:t>
        </w:r>
      </w:ins>
      <w:r w:rsidR="00F44CA0">
        <w:rPr>
          <w:rFonts w:ascii="Arial" w:hAnsi="Arial" w:cs="Arial"/>
          <w:sz w:val="20"/>
          <w:szCs w:val="20"/>
        </w:rPr>
        <w:fldChar w:fldCharType="begin"/>
      </w:r>
      <w:r w:rsidR="007372D3">
        <w:rPr>
          <w:rFonts w:ascii="Arial" w:hAnsi="Arial" w:cs="Arial"/>
          <w:sz w:val="20"/>
          <w:szCs w:val="20"/>
        </w:rPr>
        <w:instrText xml:space="preserve"> ADDIN ZOTERO_ITEM CSL_CITATION {"citationID":"2GBvUbL0","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r w:rsidR="00F44CA0">
        <w:rPr>
          <w:rFonts w:ascii="Arial" w:hAnsi="Arial" w:cs="Arial"/>
          <w:sz w:val="20"/>
          <w:szCs w:val="20"/>
        </w:rPr>
        <w:fldChar w:fldCharType="separate"/>
      </w:r>
      <w:r w:rsidR="00F44CA0" w:rsidRPr="00F44CA0">
        <w:rPr>
          <w:rFonts w:ascii="Arial" w:hAnsi="Arial" w:cs="Arial"/>
          <w:sz w:val="20"/>
          <w:vertAlign w:val="superscript"/>
        </w:rPr>
        <w:t>37</w:t>
      </w:r>
      <w:r w:rsidR="00F44CA0">
        <w:rPr>
          <w:rFonts w:ascii="Arial" w:hAnsi="Arial" w:cs="Arial"/>
          <w:sz w:val="20"/>
          <w:szCs w:val="20"/>
        </w:rPr>
        <w:fldChar w:fldCharType="end"/>
      </w:r>
      <w:ins w:id="87" w:author="Microsoft Office User" w:date="2024-10-28T16:27:00Z">
        <w:r w:rsidR="00F44CA0">
          <w:rPr>
            <w:rFonts w:ascii="Arial" w:hAnsi="Arial" w:cs="Arial"/>
            <w:sz w:val="20"/>
            <w:szCs w:val="20"/>
          </w:rPr>
          <w:t xml:space="preserve">. </w:t>
        </w:r>
      </w:ins>
      <w:del w:id="88" w:author="Microsoft Office User" w:date="2024-10-28T16:27:00Z">
        <w:r w:rsidRPr="00961490" w:rsidDel="00F44CA0">
          <w:rPr>
            <w:rFonts w:ascii="Arial" w:hAnsi="Arial" w:cs="Arial"/>
            <w:sz w:val="20"/>
            <w:szCs w:val="20"/>
          </w:rPr>
          <w:delText xml:space="preserve"> and </w:delText>
        </w:r>
      </w:del>
      <w:ins w:id="89" w:author="Microsoft Office User" w:date="2024-10-28T16:27:00Z">
        <w:r w:rsidR="00F44CA0">
          <w:rPr>
            <w:rFonts w:ascii="Arial" w:hAnsi="Arial" w:cs="Arial"/>
            <w:sz w:val="20"/>
            <w:szCs w:val="20"/>
          </w:rPr>
          <w:t>E</w:t>
        </w:r>
      </w:ins>
      <w:del w:id="90" w:author="Microsoft Office User" w:date="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91" w:author="Microsoft Office User" w:date="2024-10-28T13:41:00Z">
        <w:r w:rsidR="005A4D34">
          <w:rPr>
            <w:rFonts w:ascii="Arial" w:hAnsi="Arial" w:cs="Arial"/>
            <w:sz w:val="20"/>
            <w:szCs w:val="20"/>
          </w:rPr>
          <w:t xml:space="preserve">relative </w:t>
        </w:r>
      </w:ins>
      <w:r w:rsidRPr="00961490">
        <w:rPr>
          <w:rFonts w:ascii="Arial" w:hAnsi="Arial" w:cs="Arial"/>
          <w:sz w:val="20"/>
          <w:szCs w:val="20"/>
        </w:rPr>
        <w:t xml:space="preserve">abundance </w:t>
      </w:r>
      <w:ins w:id="92" w:author="Microsoft Office User" w:date="2024-11-01T10:59:00Z">
        <w:r w:rsidR="00CF6CD3">
          <w:rPr>
            <w:rFonts w:ascii="Arial" w:hAnsi="Arial" w:cs="Arial"/>
            <w:sz w:val="20"/>
            <w:szCs w:val="20"/>
          </w:rPr>
          <w:t>are</w:t>
        </w:r>
      </w:ins>
      <w:del w:id="93" w:author="Microsoft Office User" w:date="2024-11-01T10:59:00Z">
        <w:r w:rsidRPr="00961490" w:rsidDel="00CF6CD3">
          <w:rPr>
            <w:rFonts w:ascii="Arial" w:hAnsi="Arial" w:cs="Arial"/>
            <w:sz w:val="20"/>
            <w:szCs w:val="20"/>
          </w:rPr>
          <w:delText>is</w:delText>
        </w:r>
      </w:del>
      <w:r w:rsidRPr="00961490">
        <w:rPr>
          <w:rFonts w:ascii="Arial" w:hAnsi="Arial" w:cs="Arial"/>
          <w:sz w:val="20"/>
          <w:szCs w:val="20"/>
        </w:rPr>
        <w:t xml:space="preserve"> typical with disease</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s82tyNM6","properties":{"formattedCitation":"\\super 38,39\\nosupersub{}","plainCitation":"38,39","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hAnsi="Arial" w:cs="Arial"/>
          <w:sz w:val="20"/>
          <w:szCs w:val="20"/>
        </w:rPr>
        <w:fldChar w:fldCharType="separate"/>
      </w:r>
      <w:r w:rsidR="00F44CA0" w:rsidRPr="00F44CA0">
        <w:rPr>
          <w:rFonts w:ascii="Arial" w:hAnsi="Arial" w:cs="Arial"/>
          <w:sz w:val="20"/>
          <w:vertAlign w:val="superscript"/>
        </w:rPr>
        <w:t>38,39</w:t>
      </w:r>
      <w:r w:rsidR="00AE7C6A">
        <w:rPr>
          <w:rFonts w:ascii="Arial" w:hAnsi="Arial" w:cs="Arial"/>
          <w:sz w:val="20"/>
          <w:szCs w:val="20"/>
        </w:rPr>
        <w:fldChar w:fldCharType="end"/>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hAnsi="Arial" w:cs="Arial"/>
          <w:sz w:val="20"/>
          <w:szCs w:val="20"/>
        </w:rPr>
        <w:fldChar w:fldCharType="separate"/>
      </w:r>
      <w:r w:rsidR="00AE7C6A" w:rsidRPr="00AE7C6A">
        <w:rPr>
          <w:rFonts w:ascii="Arial" w:hAnsi="Arial" w:cs="Arial"/>
          <w:sz w:val="20"/>
          <w:vertAlign w:val="superscript"/>
        </w:rPr>
        <w:t>33</w:t>
      </w:r>
      <w:r w:rsidR="00AE7C6A">
        <w:rPr>
          <w:rFonts w:ascii="Arial" w:hAnsi="Arial" w:cs="Arial"/>
          <w:sz w:val="20"/>
          <w:szCs w:val="20"/>
        </w:rPr>
        <w:fldChar w:fldCharType="end"/>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94" w:author="Microsoft Office User" w:date="2024-10-28T16:43:00Z">
        <w:r w:rsidR="00906414">
          <w:rPr>
            <w:rFonts w:ascii="Arial" w:hAnsi="Arial" w:cs="Arial"/>
            <w:sz w:val="20"/>
            <w:szCs w:val="20"/>
          </w:rPr>
          <w:t xml:space="preserve">. </w:t>
        </w:r>
      </w:ins>
      <w:del w:id="95" w:author="Microsoft Office User" w:date="2024-10-28T16:43:00Z">
        <w:r w:rsidRPr="00961490" w:rsidDel="00906414">
          <w:rPr>
            <w:rFonts w:ascii="Arial" w:hAnsi="Arial" w:cs="Arial"/>
            <w:sz w:val="20"/>
            <w:szCs w:val="20"/>
          </w:rPr>
          <w:delText xml:space="preserve">, </w:delText>
        </w:r>
      </w:del>
      <w:ins w:id="96" w:author="Microsoft Office User" w:date="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w:t>
        </w:r>
      </w:ins>
      <w:ins w:id="97" w:author="Microsoft Office User" w:date="2024-11-01T10:59:00Z">
        <w:r w:rsidR="00CF6CD3">
          <w:rPr>
            <w:rFonts w:ascii="Arial" w:hAnsi="Arial" w:cs="Arial"/>
            <w:color w:val="242424"/>
            <w:sz w:val="20"/>
            <w:szCs w:val="20"/>
            <w:shd w:val="clear" w:color="auto" w:fill="FFFFFF"/>
          </w:rPr>
          <w:t xml:space="preserve"> – at least under</w:t>
        </w:r>
      </w:ins>
      <w:ins w:id="98" w:author="Microsoft Office User" w:date="2024-11-01T11:00:00Z">
        <w:r w:rsidR="00CF6CD3">
          <w:rPr>
            <w:rFonts w:ascii="Arial" w:hAnsi="Arial" w:cs="Arial"/>
            <w:color w:val="242424"/>
            <w:sz w:val="20"/>
            <w:szCs w:val="20"/>
            <w:shd w:val="clear" w:color="auto" w:fill="FFFFFF"/>
          </w:rPr>
          <w:t xml:space="preserve"> some conditions</w:t>
        </w:r>
      </w:ins>
      <w:ins w:id="99" w:author="Microsoft Office User" w:date="2024-10-28T16:43:00Z">
        <w:r w:rsidR="00906414">
          <w:rPr>
            <w:rFonts w:ascii="Arial" w:hAnsi="Arial" w:cs="Arial"/>
            <w:color w:val="242424"/>
            <w:sz w:val="20"/>
            <w:szCs w:val="20"/>
            <w:shd w:val="clear" w:color="auto" w:fill="FFFFFF"/>
          </w:rPr>
          <w:t xml:space="preserve">. </w:t>
        </w:r>
      </w:ins>
      <w:del w:id="100" w:author="Microsoft Office User" w:date="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pPr>
        <w:pStyle w:val="NormalWeb"/>
        <w:rPr>
          <w:rFonts w:ascii="Arial" w:hAnsi="Arial" w:cs="Arial"/>
          <w:color w:val="242424"/>
          <w:sz w:val="20"/>
          <w:szCs w:val="20"/>
          <w:shd w:val="clear" w:color="auto" w:fill="FFFFFF"/>
          <w:rPrChange w:id="101" w:author="Microsoft Office User" w:date="2024-10-28T16:44:00Z">
            <w:rPr>
              <w:rFonts w:ascii="Arial" w:eastAsia="Times New Roman" w:hAnsi="Arial" w:cs="Arial"/>
              <w:sz w:val="20"/>
              <w:szCs w:val="20"/>
            </w:rPr>
          </w:rPrChange>
        </w:rPr>
        <w:pPrChange w:id="102" w:author="Microsoft Office User" w:date="2024-10-28T16:44:00Z">
          <w:pPr/>
        </w:pPrChange>
      </w:pPr>
    </w:p>
    <w:p w14:paraId="4417B7C2" w14:textId="0FF3E6A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103"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1E05D8EB"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104"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r w:rsidR="007141C2" w:rsidRPr="00C04DDF">
        <w:rPr>
          <w:rFonts w:ascii="Arial" w:eastAsia="Times New Roman" w:hAnsi="Arial" w:cs="Arial"/>
          <w:i/>
          <w:iCs/>
          <w:sz w:val="20"/>
          <w:szCs w:val="20"/>
          <w:rPrChange w:id="105" w:author="Microsoft Office User" w:date="2024-10-28T13:13:00Z">
            <w:rPr>
              <w:rFonts w:ascii="Arial" w:eastAsia="Times New Roman" w:hAnsi="Arial" w:cs="Arial"/>
              <w:sz w:val="20"/>
              <w:szCs w:val="20"/>
            </w:rPr>
          </w:rPrChange>
        </w:rPr>
        <w:t>Rhodobacteria</w:t>
      </w:r>
      <w:r w:rsidR="007141C2">
        <w:rPr>
          <w:rFonts w:ascii="Arial" w:eastAsia="Times New Roman" w:hAnsi="Arial" w:cs="Arial"/>
          <w:sz w:val="20"/>
          <w:szCs w:val="20"/>
        </w:rPr>
        <w:t xml:space="preserve"> </w:t>
      </w:r>
      <w:del w:id="106" w:author="Microsoft Office User" w:date="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107" w:author="Microsoft Office User" w:date="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Terasakiellaceae</w:t>
      </w:r>
      <w:ins w:id="108" w:author="Microsoft Office User" w:date="2024-10-28T13:13:00Z">
        <w:r w:rsidR="00C04DDF">
          <w:rPr>
            <w:rFonts w:ascii="Arial" w:eastAsia="Times New Roman" w:hAnsi="Arial" w:cs="Arial"/>
            <w:sz w:val="20"/>
            <w:szCs w:val="20"/>
          </w:rPr>
          <w:t xml:space="preserve">) </w:t>
        </w:r>
      </w:ins>
      <w:del w:id="109" w:author="Microsoft Office User" w:date="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r w:rsidR="007141C2">
        <w:rPr>
          <w:rFonts w:ascii="Arial" w:eastAsia="Times New Roman" w:hAnsi="Arial" w:cs="Arial"/>
          <w:i/>
          <w:iCs/>
          <w:sz w:val="20"/>
          <w:szCs w:val="20"/>
        </w:rPr>
        <w:t xml:space="preserve">Nitrosopumilis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ins w:id="110" w:author="Microsoft Office User" w:date="2024-11-02T11:45:00Z">
        <w:r w:rsidR="005908B3">
          <w:rPr>
            <w:rFonts w:ascii="Arial" w:eastAsia="Times New Roman" w:hAnsi="Arial" w:cs="Arial"/>
            <w:sz w:val="20"/>
            <w:szCs w:val="20"/>
          </w:rPr>
          <w:t xml:space="preserve">Supplementary </w:t>
        </w:r>
      </w:ins>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83F4F2C" w:rsidR="001E011D" w:rsidRDefault="00961490" w:rsidP="00961490">
      <w:pPr>
        <w:rPr>
          <w:rFonts w:ascii="Arial" w:eastAsia="Times New Roman" w:hAnsi="Arial" w:cs="Arial"/>
          <w:sz w:val="20"/>
          <w:szCs w:val="20"/>
        </w:rPr>
      </w:pPr>
      <w:del w:id="111" w:author="Microsoft Office User" w:date="2024-11-02T11:31:00Z">
        <w:r w:rsidRPr="00961490" w:rsidDel="004E3121">
          <w:rPr>
            <w:rFonts w:ascii="Arial" w:eastAsia="Times New Roman" w:hAnsi="Arial" w:cs="Arial"/>
            <w:sz w:val="20"/>
            <w:szCs w:val="20"/>
          </w:rPr>
          <w:delText xml:space="preserve">These results are consistent with </w:delText>
        </w:r>
      </w:del>
      <w:del w:id="112" w:author="Microsoft Office User" w:date="2024-11-02T11:21:00Z">
        <w:r w:rsidRPr="00961490" w:rsidDel="003A6A7D">
          <w:rPr>
            <w:rFonts w:ascii="Arial" w:eastAsia="Times New Roman" w:hAnsi="Arial" w:cs="Arial"/>
            <w:sz w:val="20"/>
            <w:szCs w:val="20"/>
          </w:rPr>
          <w:delText xml:space="preserve">a pattern in which </w:delText>
        </w:r>
      </w:del>
      <w:del w:id="113" w:author="Microsoft Office User" w:date="2024-11-02T11:31:00Z">
        <w:r w:rsidRPr="00961490" w:rsidDel="004E3121">
          <w:rPr>
            <w:rFonts w:ascii="Arial" w:eastAsia="Times New Roman" w:hAnsi="Arial" w:cs="Arial"/>
            <w:sz w:val="20"/>
            <w:szCs w:val="20"/>
          </w:rPr>
          <w:delText xml:space="preserve">lineage-specific expansions of </w:delText>
        </w:r>
        <w:r w:rsidRPr="00961490" w:rsidDel="004E3121">
          <w:rPr>
            <w:rFonts w:ascii="Arial" w:eastAsia="Times New Roman" w:hAnsi="Arial" w:cs="Arial"/>
            <w:i/>
            <w:sz w:val="20"/>
            <w:szCs w:val="20"/>
          </w:rPr>
          <w:delText>Endozoicomonas</w:delText>
        </w:r>
        <w:r w:rsidR="007141C2" w:rsidDel="004E3121">
          <w:rPr>
            <w:rFonts w:ascii="Arial" w:eastAsia="Times New Roman" w:hAnsi="Arial" w:cs="Arial"/>
            <w:i/>
            <w:sz w:val="20"/>
            <w:szCs w:val="20"/>
          </w:rPr>
          <w:delText xml:space="preserve"> </w:delText>
        </w:r>
        <w:r w:rsidR="007141C2" w:rsidDel="004E3121">
          <w:rPr>
            <w:rFonts w:ascii="Arial" w:eastAsia="Times New Roman" w:hAnsi="Arial" w:cs="Arial"/>
            <w:iCs/>
            <w:sz w:val="20"/>
            <w:szCs w:val="20"/>
          </w:rPr>
          <w:delText>and other microbes</w:delText>
        </w:r>
        <w:r w:rsidRPr="00961490" w:rsidDel="004E3121">
          <w:rPr>
            <w:rFonts w:ascii="Arial" w:eastAsia="Times New Roman" w:hAnsi="Arial" w:cs="Arial"/>
            <w:i/>
            <w:sz w:val="20"/>
            <w:szCs w:val="20"/>
          </w:rPr>
          <w:delText xml:space="preserve"> </w:delText>
        </w:r>
        <w:r w:rsidRPr="00961490" w:rsidDel="004E3121">
          <w:rPr>
            <w:rFonts w:ascii="Arial" w:eastAsia="Times New Roman" w:hAnsi="Arial" w:cs="Arial"/>
            <w:sz w:val="20"/>
            <w:szCs w:val="20"/>
          </w:rPr>
          <w:delText xml:space="preserve">within coral microbiomes correlate with or potentially contribute to growth rate. </w:delText>
        </w:r>
      </w:del>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114" w:author="Microsoft Office User" w:date="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6B54E8C5"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disease susceptibility and growth-rate in corals, we investigated if these correlations were stronger or weaker than </w:t>
      </w:r>
      <w:ins w:id="115" w:author="Microsoft Office User" w:date="2024-11-04T10:43:00Z">
        <w:r w:rsidR="00407BD0">
          <w:rPr>
            <w:rFonts w:ascii="Arial" w:eastAsia="Times New Roman" w:hAnsi="Arial" w:cs="Arial"/>
            <w:sz w:val="20"/>
            <w:szCs w:val="20"/>
          </w:rPr>
          <w:t>any</w:t>
        </w:r>
      </w:ins>
      <w:del w:id="116" w:author="Microsoft Office User" w:date="2024-11-04T10:43:00Z">
        <w:r w:rsidRPr="00961490" w:rsidDel="00407BD0">
          <w:rPr>
            <w:rFonts w:ascii="Arial" w:eastAsia="Times New Roman" w:hAnsi="Arial" w:cs="Arial"/>
            <w:sz w:val="20"/>
            <w:szCs w:val="20"/>
          </w:rPr>
          <w:delText>th</w:delText>
        </w:r>
      </w:del>
      <w:del w:id="117" w:author="Microsoft Office User" w:date="2024-11-04T10:42:00Z">
        <w:r w:rsidRPr="00961490" w:rsidDel="00407BD0">
          <w:rPr>
            <w:rFonts w:ascii="Arial" w:eastAsia="Times New Roman" w:hAnsi="Arial" w:cs="Arial"/>
            <w:sz w:val="20"/>
            <w:szCs w:val="20"/>
          </w:rPr>
          <w:delText>e</w:delText>
        </w:r>
      </w:del>
      <w:r w:rsidRPr="00961490">
        <w:rPr>
          <w:rFonts w:ascii="Arial" w:eastAsia="Times New Roman" w:hAnsi="Arial" w:cs="Arial"/>
          <w:sz w:val="20"/>
          <w:szCs w:val="20"/>
        </w:rPr>
        <w:t xml:space="preserve"> direct correlation between disease and growth rate in our dataset. Across genera with both growth rate and disease prevalence data, </w:t>
      </w:r>
      <w:ins w:id="118" w:author="Microsoft Office User" w:date="2024-11-04T10:42:00Z">
        <w:r w:rsidR="00407BD0">
          <w:rPr>
            <w:rFonts w:ascii="Arial" w:eastAsia="Times New Roman" w:hAnsi="Arial" w:cs="Arial"/>
            <w:sz w:val="20"/>
            <w:szCs w:val="20"/>
          </w:rPr>
          <w:t xml:space="preserve">the correlation between </w:t>
        </w:r>
      </w:ins>
      <w:r w:rsidRPr="00961490">
        <w:rPr>
          <w:rFonts w:ascii="Arial" w:eastAsia="Times New Roman" w:hAnsi="Arial" w:cs="Arial"/>
          <w:sz w:val="20"/>
          <w:szCs w:val="20"/>
        </w:rPr>
        <w:t xml:space="preserve">growth and disease susceptibility </w:t>
      </w:r>
      <w:del w:id="119" w:author="Microsoft Office User" w:date="2024-11-04T10:42:00Z">
        <w:r w:rsidRPr="00961490" w:rsidDel="00407BD0">
          <w:rPr>
            <w:rFonts w:ascii="Arial" w:eastAsia="Times New Roman" w:hAnsi="Arial" w:cs="Arial"/>
            <w:sz w:val="20"/>
            <w:szCs w:val="20"/>
          </w:rPr>
          <w:delText xml:space="preserve">were positively correlated. However, this correlation </w:delText>
        </w:r>
      </w:del>
      <w:r w:rsidRPr="00961490">
        <w:rPr>
          <w:rFonts w:ascii="Arial" w:eastAsia="Times New Roman" w:hAnsi="Arial" w:cs="Arial"/>
          <w:sz w:val="20"/>
          <w:szCs w:val="20"/>
        </w:rPr>
        <w:t>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20D1356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w:t>
      </w:r>
      <w:ins w:id="120" w:author="Microsoft Office User" w:date="2024-11-02T11:46:00Z">
        <w:r w:rsidR="005908B3">
          <w:rPr>
            <w:rFonts w:ascii="Arial" w:eastAsia="Times New Roman" w:hAnsi="Arial" w:cs="Arial"/>
            <w:color w:val="000000" w:themeColor="text1"/>
            <w:sz w:val="20"/>
            <w:szCs w:val="20"/>
          </w:rPr>
          <w:t>upplementary Fig. S</w:t>
        </w:r>
      </w:ins>
      <w:r w:rsidR="00DB72A3" w:rsidRPr="005B141A">
        <w:rPr>
          <w:rFonts w:ascii="Arial" w:eastAsia="Times New Roman" w:hAnsi="Arial" w:cs="Arial"/>
          <w:color w:val="000000" w:themeColor="text1"/>
          <w:sz w:val="20"/>
          <w:szCs w:val="20"/>
        </w:rPr>
        <w:t>4</w:t>
      </w:r>
      <w:r w:rsidRPr="005B141A">
        <w:rPr>
          <w:rFonts w:ascii="Arial" w:eastAsia="Times New Roman" w:hAnsi="Arial" w:cs="Arial"/>
          <w:color w:val="000000" w:themeColor="text1"/>
          <w:sz w:val="20"/>
          <w:szCs w:val="20"/>
        </w:rPr>
        <w:t xml:space="preserve">). </w:t>
      </w:r>
    </w:p>
    <w:p w14:paraId="1C3E3430" w14:textId="70124999" w:rsidR="007141C2" w:rsidRDefault="00961490" w:rsidP="00961490">
      <w:pPr>
        <w:rPr>
          <w:ins w:id="121" w:author="Microsoft Office User" w:date="2024-10-29T09:14:00Z"/>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lastRenderedPageBreak/>
        <w:t>As is common in this type of analysis, more than one model was consistent with the data. However, none of the top models using either B</w:t>
      </w:r>
      <w:ins w:id="122" w:author="Microsoft Office User" w:date="2024-10-28T13:15:00Z">
        <w:r w:rsidR="00E227EE">
          <w:rPr>
            <w:rFonts w:ascii="Arial" w:eastAsia="Times New Roman" w:hAnsi="Arial" w:cs="Arial"/>
            <w:color w:val="000000" w:themeColor="text1"/>
            <w:sz w:val="20"/>
            <w:szCs w:val="20"/>
          </w:rPr>
          <w:t>rownian Motion</w:t>
        </w:r>
      </w:ins>
      <w:del w:id="123" w:author="Microsoft Office User" w:date="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b) or Pagel’s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7C0B478" w14:textId="41B38F72" w:rsidR="008A1949" w:rsidRDefault="00F34013" w:rsidP="00C96F29">
      <w:pPr>
        <w:pStyle w:val="NormalWeb"/>
        <w:rPr>
          <w:ins w:id="124" w:author="Microsoft Office User" w:date="2024-11-02T10:16:00Z"/>
          <w:rFonts w:ascii="Arial" w:hAnsi="Arial" w:cs="Arial"/>
          <w:color w:val="000000" w:themeColor="text1"/>
          <w:sz w:val="20"/>
          <w:szCs w:val="20"/>
        </w:rPr>
      </w:pPr>
      <w:ins w:id="125" w:author="Microsoft Office User" w:date="2024-10-29T09:15:00Z">
        <w:r>
          <w:rPr>
            <w:rFonts w:ascii="Arial" w:hAnsi="Arial" w:cs="Arial"/>
            <w:b/>
            <w:bCs/>
            <w:color w:val="000000" w:themeColor="text1"/>
            <w:sz w:val="20"/>
            <w:szCs w:val="20"/>
          </w:rPr>
          <w:t xml:space="preserve">Diversity within </w:t>
        </w:r>
        <w:r>
          <w:rPr>
            <w:rFonts w:ascii="Arial" w:hAnsi="Arial" w:cs="Arial"/>
            <w:b/>
            <w:bCs/>
            <w:i/>
            <w:iCs/>
            <w:color w:val="000000" w:themeColor="text1"/>
            <w:sz w:val="20"/>
            <w:szCs w:val="20"/>
          </w:rPr>
          <w:t xml:space="preserve">Endozoicomonas. </w:t>
        </w:r>
      </w:ins>
      <w:ins w:id="126" w:author="Microsoft Office User" w:date="2024-10-29T09:17:00Z">
        <w:r>
          <w:rPr>
            <w:rFonts w:ascii="Arial" w:hAnsi="Arial" w:cs="Arial"/>
            <w:b/>
            <w:bCs/>
            <w:i/>
            <w:iCs/>
            <w:color w:val="000000" w:themeColor="text1"/>
            <w:sz w:val="20"/>
            <w:szCs w:val="20"/>
          </w:rPr>
          <w:t xml:space="preserve"> </w:t>
        </w:r>
        <w:r>
          <w:rPr>
            <w:rFonts w:ascii="Arial" w:hAnsi="Arial" w:cs="Arial"/>
            <w:color w:val="000000" w:themeColor="text1"/>
            <w:sz w:val="20"/>
            <w:szCs w:val="20"/>
          </w:rPr>
          <w:t>Our c</w:t>
        </w:r>
      </w:ins>
      <w:ins w:id="127" w:author="Microsoft Office User" w:date="2024-10-29T09:18:00Z">
        <w:r>
          <w:rPr>
            <w:rFonts w:ascii="Arial" w:hAnsi="Arial" w:cs="Arial"/>
            <w:color w:val="000000" w:themeColor="text1"/>
            <w:sz w:val="20"/>
            <w:szCs w:val="20"/>
          </w:rPr>
          <w:t xml:space="preserve">omparative results across coral genera suggest that </w:t>
        </w:r>
      </w:ins>
      <w:ins w:id="128" w:author="Microsoft Office User" w:date="2024-10-29T09:16:00Z">
        <w:r>
          <w:rPr>
            <w:rFonts w:ascii="Arial" w:hAnsi="Arial" w:cs="Arial"/>
            <w:color w:val="000000" w:themeColor="text1"/>
            <w:sz w:val="20"/>
            <w:szCs w:val="20"/>
          </w:rPr>
          <w:t xml:space="preserve">the </w:t>
        </w:r>
      </w:ins>
      <w:ins w:id="129" w:author="Microsoft Office User" w:date="2024-11-01T09:33:00Z">
        <w:r w:rsidR="00707DE2">
          <w:rPr>
            <w:rFonts w:ascii="Arial" w:hAnsi="Arial" w:cs="Arial"/>
            <w:color w:val="000000" w:themeColor="text1"/>
            <w:sz w:val="20"/>
            <w:szCs w:val="20"/>
          </w:rPr>
          <w:t xml:space="preserve">total </w:t>
        </w:r>
      </w:ins>
      <w:ins w:id="130" w:author="Microsoft Office User" w:date="2024-10-29T09:16:00Z">
        <w:r>
          <w:rPr>
            <w:rFonts w:ascii="Arial" w:hAnsi="Arial" w:cs="Arial"/>
            <w:color w:val="000000" w:themeColor="text1"/>
            <w:sz w:val="20"/>
            <w:szCs w:val="20"/>
          </w:rPr>
          <w:t xml:space="preserve">relative abundance of microbes </w:t>
        </w:r>
      </w:ins>
      <w:ins w:id="131" w:author="Microsoft Office User" w:date="2024-11-01T09:33:00Z">
        <w:r w:rsidR="00707DE2">
          <w:rPr>
            <w:rFonts w:ascii="Arial" w:hAnsi="Arial" w:cs="Arial"/>
            <w:color w:val="000000" w:themeColor="text1"/>
            <w:sz w:val="20"/>
            <w:szCs w:val="20"/>
          </w:rPr>
          <w:t>in</w:t>
        </w:r>
      </w:ins>
      <w:ins w:id="132" w:author="Microsoft Office User" w:date="2024-10-29T09:16:00Z">
        <w:r>
          <w:rPr>
            <w:rFonts w:ascii="Arial" w:hAnsi="Arial" w:cs="Arial"/>
            <w:color w:val="000000" w:themeColor="text1"/>
            <w:sz w:val="20"/>
            <w:szCs w:val="20"/>
          </w:rPr>
          <w:t xml:space="preserve"> genus </w:t>
        </w:r>
        <w:r>
          <w:rPr>
            <w:rFonts w:ascii="Arial" w:hAnsi="Arial" w:cs="Arial"/>
            <w:i/>
            <w:iCs/>
            <w:color w:val="000000" w:themeColor="text1"/>
            <w:sz w:val="20"/>
            <w:szCs w:val="20"/>
          </w:rPr>
          <w:t xml:space="preserve">Endozoicomonas </w:t>
        </w:r>
      </w:ins>
      <w:ins w:id="133" w:author="Microsoft Office User" w:date="2024-10-29T09:18:00Z">
        <w:r>
          <w:rPr>
            <w:rFonts w:ascii="Arial" w:hAnsi="Arial" w:cs="Arial"/>
            <w:color w:val="000000" w:themeColor="text1"/>
            <w:sz w:val="20"/>
            <w:szCs w:val="20"/>
          </w:rPr>
          <w:t xml:space="preserve">is linked to </w:t>
        </w:r>
      </w:ins>
      <w:ins w:id="134" w:author="Microsoft Office User" w:date="2024-11-01T09:33:00Z">
        <w:r w:rsidR="00707DE2">
          <w:rPr>
            <w:rFonts w:ascii="Arial" w:hAnsi="Arial" w:cs="Arial"/>
            <w:color w:val="000000" w:themeColor="text1"/>
            <w:sz w:val="20"/>
            <w:szCs w:val="20"/>
          </w:rPr>
          <w:t xml:space="preserve">shifts in </w:t>
        </w:r>
      </w:ins>
      <w:ins w:id="135" w:author="Microsoft Office User" w:date="2024-10-29T09:16:00Z">
        <w:r>
          <w:rPr>
            <w:rFonts w:ascii="Arial" w:hAnsi="Arial" w:cs="Arial"/>
            <w:color w:val="000000" w:themeColor="text1"/>
            <w:sz w:val="20"/>
            <w:szCs w:val="20"/>
          </w:rPr>
          <w:t>host disease susceptibility and growth rate</w:t>
        </w:r>
      </w:ins>
      <w:ins w:id="136" w:author="Microsoft Office User" w:date="2024-11-01T09:33:00Z">
        <w:r w:rsidR="00707DE2">
          <w:rPr>
            <w:rFonts w:ascii="Arial" w:hAnsi="Arial" w:cs="Arial"/>
            <w:color w:val="000000" w:themeColor="text1"/>
            <w:sz w:val="20"/>
            <w:szCs w:val="20"/>
          </w:rPr>
          <w:t xml:space="preserve"> over coral evolution</w:t>
        </w:r>
      </w:ins>
      <w:ins w:id="137" w:author="Microsoft Office User" w:date="2024-10-29T09:16:00Z">
        <w:r>
          <w:rPr>
            <w:rFonts w:ascii="Arial" w:hAnsi="Arial" w:cs="Arial"/>
            <w:color w:val="000000" w:themeColor="text1"/>
            <w:sz w:val="20"/>
            <w:szCs w:val="20"/>
          </w:rPr>
          <w:t xml:space="preserve">. </w:t>
        </w:r>
      </w:ins>
      <w:ins w:id="138" w:author="Microsoft Office User" w:date="2024-10-29T09:18:00Z">
        <w:r>
          <w:rPr>
            <w:rFonts w:ascii="Arial" w:hAnsi="Arial" w:cs="Arial"/>
            <w:color w:val="000000" w:themeColor="text1"/>
            <w:sz w:val="20"/>
            <w:szCs w:val="20"/>
          </w:rPr>
          <w:t xml:space="preserve">However, </w:t>
        </w:r>
        <w:r>
          <w:rPr>
            <w:rFonts w:ascii="Arial" w:hAnsi="Arial" w:cs="Arial"/>
            <w:i/>
            <w:iCs/>
            <w:color w:val="000000" w:themeColor="text1"/>
            <w:sz w:val="20"/>
            <w:szCs w:val="20"/>
          </w:rPr>
          <w:t xml:space="preserve">Endozoicomonas </w:t>
        </w:r>
      </w:ins>
      <w:ins w:id="139" w:author="Microsoft Office User" w:date="2024-11-05T08:36:00Z" w16du:dateUtc="2024-11-05T08:36:00Z">
        <w:r w:rsidR="004817D1">
          <w:rPr>
            <w:rFonts w:ascii="Arial" w:hAnsi="Arial" w:cs="Arial"/>
            <w:color w:val="000000" w:themeColor="text1"/>
            <w:sz w:val="20"/>
            <w:szCs w:val="20"/>
          </w:rPr>
          <w:t>is comprised of</w:t>
        </w:r>
      </w:ins>
      <w:ins w:id="140" w:author="Microsoft Office User" w:date="2024-11-01T09:33:00Z">
        <w:r w:rsidR="00707DE2">
          <w:rPr>
            <w:rFonts w:ascii="Arial" w:hAnsi="Arial" w:cs="Arial"/>
            <w:color w:val="000000" w:themeColor="text1"/>
            <w:sz w:val="20"/>
            <w:szCs w:val="20"/>
          </w:rPr>
          <w:t xml:space="preserve"> many str</w:t>
        </w:r>
      </w:ins>
      <w:ins w:id="141" w:author="Microsoft Office User" w:date="2024-11-01T10:28:00Z">
        <w:r w:rsidR="00AF3C99">
          <w:rPr>
            <w:rFonts w:ascii="Arial" w:hAnsi="Arial" w:cs="Arial"/>
            <w:color w:val="000000" w:themeColor="text1"/>
            <w:sz w:val="20"/>
            <w:szCs w:val="20"/>
          </w:rPr>
          <w:t>ai</w:t>
        </w:r>
      </w:ins>
      <w:ins w:id="142" w:author="Microsoft Office User" w:date="2024-11-01T09:33:00Z">
        <w:r w:rsidR="00707DE2">
          <w:rPr>
            <w:rFonts w:ascii="Arial" w:hAnsi="Arial" w:cs="Arial"/>
            <w:color w:val="000000" w:themeColor="text1"/>
            <w:sz w:val="20"/>
            <w:szCs w:val="20"/>
          </w:rPr>
          <w:t>ns</w:t>
        </w:r>
      </w:ins>
      <w:ins w:id="143" w:author="Microsoft Office User" w:date="2024-11-01T10:28:00Z">
        <w:r w:rsidR="00F305AE">
          <w:rPr>
            <w:rFonts w:ascii="Arial" w:hAnsi="Arial" w:cs="Arial"/>
            <w:color w:val="000000" w:themeColor="text1"/>
            <w:sz w:val="20"/>
            <w:szCs w:val="20"/>
          </w:rPr>
          <w:t xml:space="preserve"> that may differ in their interactions with coral hosts. For example</w:t>
        </w:r>
      </w:ins>
      <w:ins w:id="144" w:author="Microsoft Office User" w:date="2024-11-01T09:33:00Z">
        <w:r w:rsidR="00707DE2">
          <w:rPr>
            <w:rFonts w:ascii="Arial" w:hAnsi="Arial" w:cs="Arial"/>
            <w:color w:val="000000" w:themeColor="text1"/>
            <w:sz w:val="20"/>
            <w:szCs w:val="20"/>
          </w:rPr>
          <w:t xml:space="preserve">, </w:t>
        </w:r>
      </w:ins>
      <w:ins w:id="145" w:author="Microsoft Office User" w:date="2024-11-01T11:03:00Z">
        <w:r w:rsidR="00CF6CD3">
          <w:rPr>
            <w:rFonts w:ascii="Arial" w:hAnsi="Arial" w:cs="Arial"/>
            <w:i/>
            <w:iCs/>
            <w:color w:val="000000" w:themeColor="text1"/>
            <w:sz w:val="20"/>
            <w:szCs w:val="20"/>
          </w:rPr>
          <w:t>Endozoicomonas</w:t>
        </w:r>
      </w:ins>
      <w:ins w:id="146" w:author="Microsoft Office User" w:date="2024-11-01T09:33:00Z">
        <w:r w:rsidR="00707DE2">
          <w:rPr>
            <w:rFonts w:ascii="Arial" w:hAnsi="Arial" w:cs="Arial"/>
            <w:color w:val="000000" w:themeColor="text1"/>
            <w:sz w:val="20"/>
            <w:szCs w:val="20"/>
          </w:rPr>
          <w:t xml:space="preserve"> </w:t>
        </w:r>
      </w:ins>
      <w:ins w:id="147" w:author="Microsoft Office User" w:date="2024-10-29T09:20:00Z">
        <w:r>
          <w:rPr>
            <w:rFonts w:ascii="Arial" w:hAnsi="Arial" w:cs="Arial"/>
            <w:color w:val="000000" w:themeColor="text1"/>
            <w:sz w:val="20"/>
            <w:szCs w:val="20"/>
          </w:rPr>
          <w:t>phy</w:t>
        </w:r>
      </w:ins>
      <w:ins w:id="148" w:author="Microsoft Office User" w:date="2024-10-29T09:21:00Z">
        <w:r>
          <w:rPr>
            <w:rFonts w:ascii="Arial" w:hAnsi="Arial" w:cs="Arial"/>
            <w:color w:val="000000" w:themeColor="text1"/>
            <w:sz w:val="20"/>
            <w:szCs w:val="20"/>
          </w:rPr>
          <w:t xml:space="preserve">lotypes in nearby corals may differ in genomic features </w:t>
        </w:r>
      </w:ins>
      <w:ins w:id="149" w:author="Microsoft Office User" w:date="2024-10-29T09:22:00Z">
        <w:r>
          <w:rPr>
            <w:rFonts w:ascii="Arial" w:hAnsi="Arial" w:cs="Arial"/>
            <w:color w:val="000000" w:themeColor="text1"/>
            <w:sz w:val="20"/>
            <w:szCs w:val="20"/>
          </w:rPr>
          <w:t>like capacity for reactive oxygen species scavenging that could have implications for host-micro</w:t>
        </w:r>
      </w:ins>
      <w:ins w:id="150" w:author="Microsoft Office User" w:date="2024-10-29T09:23:00Z">
        <w:r>
          <w:rPr>
            <w:rFonts w:ascii="Arial" w:hAnsi="Arial" w:cs="Arial"/>
            <w:color w:val="000000" w:themeColor="text1"/>
            <w:sz w:val="20"/>
            <w:szCs w:val="20"/>
          </w:rPr>
          <w:t>bial symbiosis</w:t>
        </w:r>
      </w:ins>
      <w:r w:rsidR="007372D3">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3laLb7M5","properties":{"formattedCitation":"\\super 36\\nosupersub{}","plainCitation":"36","noteIndex":0},"citationItems":[{"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7372D3">
        <w:rPr>
          <w:rFonts w:ascii="Arial" w:hAnsi="Arial" w:cs="Arial"/>
          <w:color w:val="000000" w:themeColor="text1"/>
          <w:sz w:val="20"/>
          <w:szCs w:val="20"/>
        </w:rPr>
        <w:fldChar w:fldCharType="separate"/>
      </w:r>
      <w:r w:rsidR="007372D3" w:rsidRPr="007372D3">
        <w:rPr>
          <w:rFonts w:ascii="Arial" w:hAnsi="Arial" w:cs="Arial"/>
          <w:color w:val="000000"/>
          <w:sz w:val="20"/>
          <w:vertAlign w:val="superscript"/>
        </w:rPr>
        <w:t>36</w:t>
      </w:r>
      <w:r w:rsidR="007372D3">
        <w:rPr>
          <w:rFonts w:ascii="Arial" w:hAnsi="Arial" w:cs="Arial"/>
          <w:color w:val="000000" w:themeColor="text1"/>
          <w:sz w:val="20"/>
          <w:szCs w:val="20"/>
        </w:rPr>
        <w:fldChar w:fldCharType="end"/>
      </w:r>
      <w:ins w:id="151" w:author="Microsoft Office User" w:date="2024-10-29T09:23:00Z">
        <w:r>
          <w:rPr>
            <w:rFonts w:ascii="Arial" w:hAnsi="Arial" w:cs="Arial"/>
            <w:color w:val="000000" w:themeColor="text1"/>
            <w:sz w:val="20"/>
            <w:szCs w:val="20"/>
          </w:rPr>
          <w:t>.</w:t>
        </w:r>
      </w:ins>
      <w:ins w:id="152" w:author="Microsoft Office User" w:date="2024-10-29T09:25:00Z">
        <w:r w:rsidR="00B3677A">
          <w:rPr>
            <w:rFonts w:ascii="Arial" w:hAnsi="Arial" w:cs="Arial"/>
            <w:color w:val="000000" w:themeColor="text1"/>
            <w:sz w:val="20"/>
            <w:szCs w:val="20"/>
          </w:rPr>
          <w:t xml:space="preserve">  </w:t>
        </w:r>
      </w:ins>
      <w:ins w:id="153" w:author="Microsoft Office User" w:date="2024-11-01T11:07:00Z">
        <w:r w:rsidR="00CB41DE">
          <w:rPr>
            <w:rFonts w:ascii="Arial" w:hAnsi="Arial" w:cs="Arial"/>
            <w:color w:val="000000" w:themeColor="text1"/>
            <w:sz w:val="20"/>
            <w:szCs w:val="20"/>
          </w:rPr>
          <w:t xml:space="preserve">Moreover, </w:t>
        </w:r>
      </w:ins>
      <w:ins w:id="154" w:author="Microsoft Office User" w:date="2024-11-01T09:33:00Z">
        <w:r w:rsidR="00707DE2">
          <w:rPr>
            <w:rFonts w:ascii="Arial" w:hAnsi="Arial" w:cs="Arial"/>
            <w:color w:val="000000" w:themeColor="text1"/>
            <w:sz w:val="20"/>
            <w:szCs w:val="20"/>
          </w:rPr>
          <w:t>our cross-compartme</w:t>
        </w:r>
      </w:ins>
      <w:ins w:id="155" w:author="Microsoft Office User" w:date="2024-11-01T09:34:00Z">
        <w:r w:rsidR="00707DE2">
          <w:rPr>
            <w:rFonts w:ascii="Arial" w:hAnsi="Arial" w:cs="Arial"/>
            <w:color w:val="000000" w:themeColor="text1"/>
            <w:sz w:val="20"/>
            <w:szCs w:val="20"/>
          </w:rPr>
          <w:t>nt analysis showed</w:t>
        </w:r>
      </w:ins>
      <w:ins w:id="156" w:author="Microsoft Office User" w:date="2024-11-01T11:07:00Z">
        <w:r w:rsidR="00CB41DE">
          <w:rPr>
            <w:rFonts w:ascii="Arial" w:hAnsi="Arial" w:cs="Arial"/>
            <w:color w:val="000000" w:themeColor="text1"/>
            <w:sz w:val="20"/>
            <w:szCs w:val="20"/>
          </w:rPr>
          <w:t xml:space="preserve"> anatomically-specific</w:t>
        </w:r>
      </w:ins>
      <w:ins w:id="157" w:author="Microsoft Office User" w:date="2024-11-01T09:34:00Z">
        <w:r w:rsidR="00707DE2">
          <w:rPr>
            <w:rFonts w:ascii="Arial" w:hAnsi="Arial" w:cs="Arial"/>
            <w:color w:val="000000" w:themeColor="text1"/>
            <w:sz w:val="20"/>
            <w:szCs w:val="20"/>
          </w:rPr>
          <w:t xml:space="preserve"> differences in associations between </w:t>
        </w:r>
        <w:r w:rsidR="00707DE2">
          <w:rPr>
            <w:rFonts w:ascii="Arial" w:hAnsi="Arial" w:cs="Arial"/>
            <w:i/>
            <w:iCs/>
            <w:color w:val="000000" w:themeColor="text1"/>
            <w:sz w:val="20"/>
            <w:szCs w:val="20"/>
          </w:rPr>
          <w:t xml:space="preserve">Endozoicomonas </w:t>
        </w:r>
        <w:r w:rsidR="00707DE2">
          <w:rPr>
            <w:rFonts w:ascii="Arial" w:hAnsi="Arial" w:cs="Arial"/>
            <w:color w:val="000000" w:themeColor="text1"/>
            <w:sz w:val="20"/>
            <w:szCs w:val="20"/>
          </w:rPr>
          <w:t>and host traits</w:t>
        </w:r>
      </w:ins>
      <w:ins w:id="158" w:author="Microsoft Office User" w:date="2024-11-01T11:14:00Z">
        <w:r w:rsidR="00CB41DE">
          <w:rPr>
            <w:rFonts w:ascii="Arial" w:hAnsi="Arial" w:cs="Arial"/>
            <w:color w:val="000000" w:themeColor="text1"/>
            <w:sz w:val="20"/>
            <w:szCs w:val="20"/>
          </w:rPr>
          <w:t xml:space="preserve">: </w:t>
        </w:r>
      </w:ins>
      <w:ins w:id="159" w:author="Microsoft Office User" w:date="2024-11-01T09:35:00Z">
        <w:r w:rsidR="008A1949">
          <w:rPr>
            <w:rFonts w:ascii="Arial" w:hAnsi="Arial" w:cs="Arial"/>
            <w:i/>
            <w:iCs/>
            <w:color w:val="000000" w:themeColor="text1"/>
            <w:sz w:val="20"/>
            <w:szCs w:val="20"/>
          </w:rPr>
          <w:t xml:space="preserve">Endozoicomonas </w:t>
        </w:r>
      </w:ins>
      <w:ins w:id="160" w:author="Microsoft Office User" w:date="2024-11-01T11:08:00Z">
        <w:r w:rsidR="00CB41DE" w:rsidRPr="00CB41DE">
          <w:rPr>
            <w:rFonts w:ascii="Arial" w:hAnsi="Arial" w:cs="Arial"/>
            <w:color w:val="000000" w:themeColor="text1"/>
            <w:sz w:val="20"/>
            <w:szCs w:val="20"/>
            <w:rPrChange w:id="161" w:author="Microsoft Office User" w:date="2024-11-01T11:08:00Z">
              <w:rPr>
                <w:rFonts w:ascii="Arial" w:hAnsi="Arial" w:cs="Arial"/>
                <w:color w:val="000000" w:themeColor="text1"/>
                <w:sz w:val="20"/>
                <w:szCs w:val="20"/>
                <w:u w:val="single"/>
              </w:rPr>
            </w:rPrChange>
          </w:rPr>
          <w:t xml:space="preserve">relative </w:t>
        </w:r>
      </w:ins>
      <w:ins w:id="162" w:author="Microsoft Office User" w:date="2024-11-01T09:36:00Z">
        <w:r w:rsidR="008A1949">
          <w:rPr>
            <w:rFonts w:ascii="Arial" w:hAnsi="Arial" w:cs="Arial"/>
            <w:color w:val="000000" w:themeColor="text1"/>
            <w:sz w:val="20"/>
            <w:szCs w:val="20"/>
          </w:rPr>
          <w:t xml:space="preserve">abundances </w:t>
        </w:r>
      </w:ins>
      <w:ins w:id="163" w:author="Microsoft Office User" w:date="2024-11-01T09:35:00Z">
        <w:r w:rsidR="008A1949">
          <w:rPr>
            <w:rFonts w:ascii="Arial" w:hAnsi="Arial" w:cs="Arial"/>
            <w:color w:val="000000" w:themeColor="text1"/>
            <w:sz w:val="20"/>
            <w:szCs w:val="20"/>
          </w:rPr>
          <w:t xml:space="preserve">were </w:t>
        </w:r>
      </w:ins>
      <w:ins w:id="164" w:author="Microsoft Office User" w:date="2024-11-01T11:09:00Z">
        <w:r w:rsidR="00CB41DE">
          <w:rPr>
            <w:rFonts w:ascii="Arial" w:hAnsi="Arial" w:cs="Arial"/>
            <w:color w:val="000000" w:themeColor="text1"/>
            <w:sz w:val="20"/>
            <w:szCs w:val="20"/>
          </w:rPr>
          <w:t xml:space="preserve">significantly </w:t>
        </w:r>
      </w:ins>
      <w:ins w:id="165" w:author="Microsoft Office User" w:date="2024-11-01T09:35:00Z">
        <w:r w:rsidR="008A1949">
          <w:rPr>
            <w:rFonts w:ascii="Arial" w:hAnsi="Arial" w:cs="Arial"/>
            <w:color w:val="000000" w:themeColor="text1"/>
            <w:sz w:val="20"/>
            <w:szCs w:val="20"/>
          </w:rPr>
          <w:t xml:space="preserve">associated </w:t>
        </w:r>
      </w:ins>
      <w:ins w:id="166" w:author="Microsoft Office User" w:date="2024-11-01T11:08:00Z">
        <w:r w:rsidR="00CB41DE">
          <w:rPr>
            <w:rFonts w:ascii="Arial" w:hAnsi="Arial" w:cs="Arial"/>
            <w:color w:val="000000" w:themeColor="text1"/>
            <w:sz w:val="20"/>
            <w:szCs w:val="20"/>
          </w:rPr>
          <w:t xml:space="preserve">with disease </w:t>
        </w:r>
      </w:ins>
      <w:ins w:id="167" w:author="Microsoft Office User" w:date="2024-11-01T11:09:00Z">
        <w:r w:rsidR="00CB41DE">
          <w:rPr>
            <w:rFonts w:ascii="Arial" w:hAnsi="Arial" w:cs="Arial"/>
            <w:color w:val="000000" w:themeColor="text1"/>
            <w:sz w:val="20"/>
            <w:szCs w:val="20"/>
          </w:rPr>
          <w:t xml:space="preserve">susceptibility </w:t>
        </w:r>
      </w:ins>
      <w:ins w:id="168" w:author="Microsoft Office User" w:date="2024-11-01T11:08:00Z">
        <w:r w:rsidR="00CB41DE">
          <w:rPr>
            <w:rFonts w:ascii="Arial" w:hAnsi="Arial" w:cs="Arial"/>
            <w:color w:val="000000" w:themeColor="text1"/>
            <w:sz w:val="20"/>
            <w:szCs w:val="20"/>
          </w:rPr>
          <w:t>and growth</w:t>
        </w:r>
      </w:ins>
      <w:ins w:id="169" w:author="Microsoft Office User" w:date="2024-11-01T11:09:00Z">
        <w:r w:rsidR="00CB41DE">
          <w:rPr>
            <w:rFonts w:ascii="Arial" w:hAnsi="Arial" w:cs="Arial"/>
            <w:color w:val="000000" w:themeColor="text1"/>
            <w:sz w:val="20"/>
            <w:szCs w:val="20"/>
          </w:rPr>
          <w:t xml:space="preserve"> rate</w:t>
        </w:r>
      </w:ins>
      <w:ins w:id="170" w:author="Microsoft Office User" w:date="2024-11-01T11:08:00Z">
        <w:r w:rsidR="00CB41DE">
          <w:rPr>
            <w:rFonts w:ascii="Arial" w:hAnsi="Arial" w:cs="Arial"/>
            <w:color w:val="000000" w:themeColor="text1"/>
            <w:sz w:val="20"/>
            <w:szCs w:val="20"/>
          </w:rPr>
          <w:t xml:space="preserve"> in tissue, but</w:t>
        </w:r>
      </w:ins>
      <w:ins w:id="171" w:author="Microsoft Office User" w:date="2024-11-05T08:36:00Z" w16du:dateUtc="2024-11-05T08:36:00Z">
        <w:r w:rsidR="004817D1">
          <w:rPr>
            <w:rFonts w:ascii="Arial" w:hAnsi="Arial" w:cs="Arial"/>
            <w:color w:val="000000" w:themeColor="text1"/>
            <w:sz w:val="20"/>
            <w:szCs w:val="20"/>
          </w:rPr>
          <w:t xml:space="preserve"> only</w:t>
        </w:r>
      </w:ins>
      <w:ins w:id="172" w:author="Microsoft Office User" w:date="2024-11-01T11:08:00Z">
        <w:r w:rsidR="00CB41DE">
          <w:rPr>
            <w:rFonts w:ascii="Arial" w:hAnsi="Arial" w:cs="Arial"/>
            <w:color w:val="000000" w:themeColor="text1"/>
            <w:sz w:val="20"/>
            <w:szCs w:val="20"/>
          </w:rPr>
          <w:t xml:space="preserve"> disease </w:t>
        </w:r>
      </w:ins>
      <w:ins w:id="173" w:author="Microsoft Office User" w:date="2024-11-05T08:36:00Z" w16du:dateUtc="2024-11-05T08:36:00Z">
        <w:r w:rsidR="004817D1">
          <w:rPr>
            <w:rFonts w:ascii="Arial" w:hAnsi="Arial" w:cs="Arial"/>
            <w:color w:val="000000" w:themeColor="text1"/>
            <w:sz w:val="20"/>
            <w:szCs w:val="20"/>
          </w:rPr>
          <w:t>susceptibility</w:t>
        </w:r>
      </w:ins>
      <w:ins w:id="174" w:author="Microsoft Office User" w:date="2024-11-01T11:09:00Z">
        <w:r w:rsidR="00CB41DE">
          <w:rPr>
            <w:rFonts w:ascii="Arial" w:hAnsi="Arial" w:cs="Arial"/>
            <w:color w:val="000000" w:themeColor="text1"/>
            <w:sz w:val="20"/>
            <w:szCs w:val="20"/>
          </w:rPr>
          <w:t xml:space="preserve"> </w:t>
        </w:r>
      </w:ins>
      <w:ins w:id="175" w:author="Microsoft Office User" w:date="2024-11-01T11:08:00Z">
        <w:r w:rsidR="00CB41DE">
          <w:rPr>
            <w:rFonts w:ascii="Arial" w:hAnsi="Arial" w:cs="Arial"/>
            <w:color w:val="000000" w:themeColor="text1"/>
            <w:sz w:val="20"/>
            <w:szCs w:val="20"/>
          </w:rPr>
          <w:t xml:space="preserve">in mucus. </w:t>
        </w:r>
      </w:ins>
      <w:ins w:id="176" w:author="Microsoft Office User" w:date="2024-11-01T13:35:00Z">
        <w:r w:rsidR="00786E7F">
          <w:rPr>
            <w:rFonts w:ascii="Arial" w:hAnsi="Arial" w:cs="Arial"/>
            <w:color w:val="000000" w:themeColor="text1"/>
            <w:sz w:val="20"/>
            <w:szCs w:val="20"/>
          </w:rPr>
          <w:t xml:space="preserve">In past literature and our results, </w:t>
        </w:r>
      </w:ins>
      <w:ins w:id="177" w:author="Microsoft Office User" w:date="2024-11-01T13:36:00Z">
        <w:r w:rsidR="00786E7F" w:rsidRPr="00E34A3A">
          <w:rPr>
            <w:rFonts w:ascii="Arial" w:hAnsi="Arial" w:cs="Arial"/>
            <w:i/>
            <w:iCs/>
            <w:color w:val="000000" w:themeColor="text1"/>
            <w:sz w:val="20"/>
            <w:szCs w:val="20"/>
            <w:rPrChange w:id="178" w:author="Microsoft Office User" w:date="2024-11-04T10:10:00Z">
              <w:rPr>
                <w:rFonts w:ascii="Arial" w:hAnsi="Arial" w:cs="Arial"/>
                <w:color w:val="000000" w:themeColor="text1"/>
                <w:sz w:val="20"/>
                <w:szCs w:val="20"/>
              </w:rPr>
            </w:rPrChange>
          </w:rPr>
          <w:t>Endozoicomonas</w:t>
        </w:r>
        <w:r w:rsidR="00786E7F">
          <w:rPr>
            <w:rFonts w:ascii="Arial" w:hAnsi="Arial" w:cs="Arial"/>
            <w:color w:val="000000" w:themeColor="text1"/>
            <w:sz w:val="20"/>
            <w:szCs w:val="20"/>
          </w:rPr>
          <w:t xml:space="preserve"> are most abundant in tissue</w:t>
        </w:r>
      </w:ins>
      <w:r w:rsidR="00786E7F">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8bhkTtdp","properties":{"formattedCitation":"\\super 40\\nosupersub{}","plainCitation":"40","noteIndex":0},"citationItems":[{"id":2664,"uris":["http://zotero.org/groups/5558314/items/YFR5KH4A"],"itemData":{"id":2664,"type":"article-journal","abstract":"Corals are associated with diverse microbial assemblages; however, the spatial-temporal dynamics of intra-species microbial interactions are poorly understood. The coral-associated microbial community varies substantially between tissue and mucus microhabitats; however, the factors controlling the occurrence, abundance, and distribution of microbial taxa over time have rarely been explored for different coral compartments simultaneously. Here, we test (1) differentiation in microbiome diversity and composition between coral compartments (surface mucus and tissue) of two Acropora hosts (A. tenuis and A. millepora) common along inshore reefs of the Great Barrier Reef, as well as (2) the potential linkage between shifts in individual coral microbiome families and underlying host and environmental parameters. Amplicon based 16S ribosomal RNA gene sequencing of 136 samples collected over 14 months, revealed significant differences in bacterial richness, diversity and community structure among mucus, tissue and the surrounding seawater. Seawater samples were dominated by members of the Synechococcaceae and Pelagibacteraceae bacterial families. The mucus microbiome of Acropora spp. was dominated by members of Flavobacteriaceae, Synechococcaceae and Rhodobacteraceae and the tissue was dominated by Endozoicimonaceae. Mucus microbiome in both Acropora species was primarily correlated with seawater parameters including levels of chlorophyll a, ammonium, particulate organic carbon and the sum of nitrate and nitrite. In contrast, the correlation of the tissue microbiome to the measured environmental (i.e., seawater parameters) and host health physiological factors differed between host species, suggesting host-specific modulation of the tissue-associated microbiome to intrinsic and extrinsic factors. Furthermore, the correlation between individual coral microbiome members and environmental factors provides novel insights into coral microbiome-by-environment dynamics and hence has potential implications for current reef restoration and management efforts (e.g. microbial monitoring and observatory programs).","container-title":"PeerJ","DOI":"10.7717/peerj.9644","ISSN":"2167-8359","journalAbbreviation":"PeerJ","language":"en","note":"publisher: PeerJ Inc.","page":"e9644","source":"peerj.com","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8,17]]}}}],"schema":"https://github.com/citation-style-language/schema/raw/master/csl-citation.json"} </w:instrText>
      </w:r>
      <w:r w:rsidR="00786E7F">
        <w:rPr>
          <w:rFonts w:ascii="Arial" w:hAnsi="Arial" w:cs="Arial"/>
          <w:color w:val="000000" w:themeColor="text1"/>
          <w:sz w:val="20"/>
          <w:szCs w:val="20"/>
        </w:rPr>
        <w:fldChar w:fldCharType="separate"/>
      </w:r>
      <w:r w:rsidR="00786E7F" w:rsidRPr="00786E7F">
        <w:rPr>
          <w:rFonts w:ascii="Arial" w:hAnsi="Arial" w:cs="Arial"/>
          <w:color w:val="000000"/>
          <w:sz w:val="20"/>
          <w:vertAlign w:val="superscript"/>
        </w:rPr>
        <w:t>40</w:t>
      </w:r>
      <w:r w:rsidR="00786E7F">
        <w:rPr>
          <w:rFonts w:ascii="Arial" w:hAnsi="Arial" w:cs="Arial"/>
          <w:color w:val="000000" w:themeColor="text1"/>
          <w:sz w:val="20"/>
          <w:szCs w:val="20"/>
        </w:rPr>
        <w:fldChar w:fldCharType="end"/>
      </w:r>
      <w:ins w:id="179" w:author="Microsoft Office User" w:date="2024-11-01T13:36:00Z">
        <w:r w:rsidR="00786E7F">
          <w:rPr>
            <w:rFonts w:ascii="Arial" w:hAnsi="Arial" w:cs="Arial"/>
            <w:color w:val="000000" w:themeColor="text1"/>
            <w:sz w:val="20"/>
            <w:szCs w:val="20"/>
          </w:rPr>
          <w:t xml:space="preserve">. </w:t>
        </w:r>
      </w:ins>
      <w:ins w:id="180" w:author="Microsoft Office User" w:date="2024-11-01T13:30:00Z">
        <w:r w:rsidR="003F179A">
          <w:rPr>
            <w:rFonts w:ascii="Arial" w:hAnsi="Arial" w:cs="Arial"/>
            <w:color w:val="000000" w:themeColor="text1"/>
            <w:sz w:val="20"/>
            <w:szCs w:val="20"/>
          </w:rPr>
          <w:t>Th</w:t>
        </w:r>
      </w:ins>
      <w:ins w:id="181" w:author="Microsoft Office User" w:date="2024-11-01T13:48:00Z">
        <w:r w:rsidR="00A706E6">
          <w:rPr>
            <w:rFonts w:ascii="Arial" w:hAnsi="Arial" w:cs="Arial"/>
            <w:color w:val="000000" w:themeColor="text1"/>
            <w:sz w:val="20"/>
            <w:szCs w:val="20"/>
          </w:rPr>
          <w:t>erefore</w:t>
        </w:r>
      </w:ins>
      <w:ins w:id="182" w:author="Microsoft Office User" w:date="2024-11-05T08:36:00Z" w16du:dateUtc="2024-11-05T08:36:00Z">
        <w:r w:rsidR="004817D1">
          <w:rPr>
            <w:rFonts w:ascii="Arial" w:hAnsi="Arial" w:cs="Arial"/>
            <w:color w:val="000000" w:themeColor="text1"/>
            <w:sz w:val="20"/>
            <w:szCs w:val="20"/>
          </w:rPr>
          <w:t>,</w:t>
        </w:r>
      </w:ins>
      <w:ins w:id="183" w:author="Microsoft Office User" w:date="2024-11-01T13:30:00Z">
        <w:r w:rsidR="003F179A">
          <w:rPr>
            <w:rFonts w:ascii="Arial" w:hAnsi="Arial" w:cs="Arial"/>
            <w:color w:val="000000" w:themeColor="text1"/>
            <w:sz w:val="20"/>
            <w:szCs w:val="20"/>
          </w:rPr>
          <w:t xml:space="preserve"> </w:t>
        </w:r>
      </w:ins>
      <w:ins w:id="184" w:author="Microsoft Office User" w:date="2024-11-01T13:31:00Z">
        <w:r w:rsidR="003F179A">
          <w:rPr>
            <w:rFonts w:ascii="Arial" w:hAnsi="Arial" w:cs="Arial"/>
            <w:color w:val="000000" w:themeColor="text1"/>
            <w:sz w:val="20"/>
            <w:szCs w:val="20"/>
          </w:rPr>
          <w:t xml:space="preserve">differences </w:t>
        </w:r>
      </w:ins>
      <w:ins w:id="185" w:author="Microsoft Office User" w:date="2024-11-01T13:49:00Z">
        <w:r w:rsidR="00A706E6">
          <w:rPr>
            <w:rFonts w:ascii="Arial" w:hAnsi="Arial" w:cs="Arial"/>
            <w:color w:val="000000" w:themeColor="text1"/>
            <w:sz w:val="20"/>
            <w:szCs w:val="20"/>
          </w:rPr>
          <w:t xml:space="preserve">in associations </w:t>
        </w:r>
      </w:ins>
      <w:ins w:id="186" w:author="Microsoft Office User" w:date="2024-11-01T13:48:00Z">
        <w:r w:rsidR="00A706E6">
          <w:rPr>
            <w:rFonts w:ascii="Arial" w:hAnsi="Arial" w:cs="Arial"/>
            <w:color w:val="000000" w:themeColor="text1"/>
            <w:sz w:val="20"/>
            <w:szCs w:val="20"/>
          </w:rPr>
          <w:t xml:space="preserve">between </w:t>
        </w:r>
      </w:ins>
      <w:ins w:id="187" w:author="Microsoft Office User" w:date="2024-11-01T13:49:00Z">
        <w:r w:rsidR="00A706E6">
          <w:rPr>
            <w:rFonts w:ascii="Arial" w:hAnsi="Arial" w:cs="Arial"/>
            <w:color w:val="000000" w:themeColor="text1"/>
            <w:sz w:val="20"/>
            <w:szCs w:val="20"/>
          </w:rPr>
          <w:t>host traits and mucus</w:t>
        </w:r>
      </w:ins>
      <w:ins w:id="188" w:author="Microsoft Office User" w:date="2024-11-05T08:37:00Z" w16du:dateUtc="2024-11-05T08:37:00Z">
        <w:r w:rsidR="004817D1">
          <w:rPr>
            <w:rFonts w:ascii="Arial" w:hAnsi="Arial" w:cs="Arial"/>
            <w:color w:val="000000" w:themeColor="text1"/>
            <w:sz w:val="20"/>
            <w:szCs w:val="20"/>
          </w:rPr>
          <w:t>-</w:t>
        </w:r>
      </w:ins>
      <w:ins w:id="189" w:author="Microsoft Office User" w:date="2024-11-01T13:49:00Z">
        <w:r w:rsidR="00A706E6">
          <w:rPr>
            <w:rFonts w:ascii="Arial" w:hAnsi="Arial" w:cs="Arial"/>
            <w:color w:val="000000" w:themeColor="text1"/>
            <w:sz w:val="20"/>
            <w:szCs w:val="20"/>
          </w:rPr>
          <w:t xml:space="preserve"> or tissue-associated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 xml:space="preserve">may simply reflect somewhat less </w:t>
        </w:r>
      </w:ins>
      <w:ins w:id="190" w:author="Microsoft Office User" w:date="2024-11-01T13:31:00Z">
        <w:r w:rsidR="003F179A">
          <w:rPr>
            <w:rFonts w:ascii="Arial" w:hAnsi="Arial" w:cs="Arial"/>
            <w:color w:val="000000" w:themeColor="text1"/>
            <w:sz w:val="20"/>
            <w:szCs w:val="20"/>
          </w:rPr>
          <w:t>statistical power</w:t>
        </w:r>
      </w:ins>
      <w:ins w:id="191" w:author="Microsoft Office User" w:date="2024-11-01T13:50:00Z">
        <w:r w:rsidR="00A706E6">
          <w:rPr>
            <w:rFonts w:ascii="Arial" w:hAnsi="Arial" w:cs="Arial"/>
            <w:color w:val="000000" w:themeColor="text1"/>
            <w:sz w:val="20"/>
            <w:szCs w:val="20"/>
          </w:rPr>
          <w:t xml:space="preserve"> in mucus (where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is less abundant) vs. tissue, and in</w:t>
        </w:r>
      </w:ins>
      <w:ins w:id="192" w:author="Microsoft Office User" w:date="2024-11-04T10:11:00Z">
        <w:r w:rsidR="00E34A3A">
          <w:rPr>
            <w:rFonts w:ascii="Arial" w:hAnsi="Arial" w:cs="Arial"/>
            <w:color w:val="000000" w:themeColor="text1"/>
            <w:sz w:val="20"/>
            <w:szCs w:val="20"/>
          </w:rPr>
          <w:t xml:space="preserve"> our</w:t>
        </w:r>
      </w:ins>
      <w:ins w:id="193" w:author="Microsoft Office User" w:date="2024-11-01T13:50:00Z">
        <w:r w:rsidR="00A706E6">
          <w:rPr>
            <w:rFonts w:ascii="Arial" w:hAnsi="Arial" w:cs="Arial"/>
            <w:color w:val="000000" w:themeColor="text1"/>
            <w:sz w:val="20"/>
            <w:szCs w:val="20"/>
          </w:rPr>
          <w:t xml:space="preserve"> growth rate analysis (</w:t>
        </w:r>
      </w:ins>
      <w:ins w:id="194" w:author="Microsoft Office User" w:date="2024-11-01T13:56:00Z">
        <w:r w:rsidR="00A706E6">
          <w:rPr>
            <w:rFonts w:ascii="Arial" w:hAnsi="Arial" w:cs="Arial"/>
            <w:color w:val="000000" w:themeColor="text1"/>
            <w:sz w:val="20"/>
            <w:szCs w:val="20"/>
          </w:rPr>
          <w:t>n</w:t>
        </w:r>
      </w:ins>
      <w:ins w:id="195" w:author="Microsoft Office User" w:date="2024-11-01T13:57:00Z">
        <w:r w:rsidR="00A706E6">
          <w:rPr>
            <w:rFonts w:ascii="Arial" w:hAnsi="Arial" w:cs="Arial"/>
            <w:color w:val="000000" w:themeColor="text1"/>
            <w:sz w:val="20"/>
            <w:szCs w:val="20"/>
          </w:rPr>
          <w:t xml:space="preserve"> </w:t>
        </w:r>
      </w:ins>
      <w:ins w:id="196" w:author="Microsoft Office User" w:date="2024-11-01T13:56:00Z">
        <w:r w:rsidR="00A706E6">
          <w:rPr>
            <w:rFonts w:ascii="Arial" w:hAnsi="Arial" w:cs="Arial"/>
            <w:color w:val="000000" w:themeColor="text1"/>
            <w:sz w:val="20"/>
            <w:szCs w:val="20"/>
          </w:rPr>
          <w:t>=</w:t>
        </w:r>
      </w:ins>
      <w:ins w:id="197" w:author="Microsoft Office User" w:date="2024-11-01T13:57:00Z">
        <w:r w:rsidR="00A706E6">
          <w:rPr>
            <w:rFonts w:ascii="Arial" w:hAnsi="Arial" w:cs="Arial"/>
            <w:color w:val="000000" w:themeColor="text1"/>
            <w:sz w:val="20"/>
            <w:szCs w:val="20"/>
          </w:rPr>
          <w:t xml:space="preserve"> </w:t>
        </w:r>
      </w:ins>
      <w:ins w:id="198" w:author="Microsoft Office User" w:date="2024-11-01T13:56:00Z">
        <w:r w:rsidR="00A706E6">
          <w:rPr>
            <w:rFonts w:ascii="Arial" w:hAnsi="Arial" w:cs="Arial"/>
            <w:color w:val="000000" w:themeColor="text1"/>
            <w:sz w:val="20"/>
            <w:szCs w:val="20"/>
          </w:rPr>
          <w:t>1</w:t>
        </w:r>
      </w:ins>
      <w:ins w:id="199" w:author="Microsoft Office User" w:date="2024-11-01T13:57:00Z">
        <w:r w:rsidR="00A706E6">
          <w:rPr>
            <w:rFonts w:ascii="Arial" w:hAnsi="Arial" w:cs="Arial"/>
            <w:color w:val="000000" w:themeColor="text1"/>
            <w:sz w:val="20"/>
            <w:szCs w:val="20"/>
          </w:rPr>
          <w:t>7 genera</w:t>
        </w:r>
      </w:ins>
      <w:ins w:id="200" w:author="Microsoft Office User" w:date="2024-11-01T13:50:00Z">
        <w:r w:rsidR="00A706E6">
          <w:rPr>
            <w:rFonts w:ascii="Arial" w:hAnsi="Arial" w:cs="Arial"/>
            <w:color w:val="000000" w:themeColor="text1"/>
            <w:sz w:val="20"/>
            <w:szCs w:val="20"/>
          </w:rPr>
          <w:t>) vs</w:t>
        </w:r>
      </w:ins>
      <w:ins w:id="201" w:author="Microsoft Office User" w:date="2024-11-01T13:51:00Z">
        <w:r w:rsidR="00A706E6">
          <w:rPr>
            <w:rFonts w:ascii="Arial" w:hAnsi="Arial" w:cs="Arial"/>
            <w:color w:val="000000" w:themeColor="text1"/>
            <w:sz w:val="20"/>
            <w:szCs w:val="20"/>
          </w:rPr>
          <w:t>. disease susceptibility analysis</w:t>
        </w:r>
      </w:ins>
      <w:ins w:id="202" w:author="Microsoft Office User" w:date="2024-11-01T13:57:00Z">
        <w:r w:rsidR="00A706E6">
          <w:rPr>
            <w:rFonts w:ascii="Arial" w:hAnsi="Arial" w:cs="Arial"/>
            <w:color w:val="000000" w:themeColor="text1"/>
            <w:sz w:val="20"/>
            <w:szCs w:val="20"/>
          </w:rPr>
          <w:t xml:space="preserve"> (n = 40 genera)</w:t>
        </w:r>
      </w:ins>
      <w:ins w:id="203" w:author="Microsoft Office User" w:date="2024-11-01T13:51:00Z">
        <w:r w:rsidR="00A706E6">
          <w:rPr>
            <w:rFonts w:ascii="Arial" w:hAnsi="Arial" w:cs="Arial"/>
            <w:color w:val="000000" w:themeColor="text1"/>
            <w:sz w:val="20"/>
            <w:szCs w:val="20"/>
          </w:rPr>
          <w:t>. However</w:t>
        </w:r>
      </w:ins>
      <w:ins w:id="204" w:author="Microsoft Office User" w:date="2024-11-02T11:47:00Z">
        <w:r w:rsidR="005908B3">
          <w:rPr>
            <w:rFonts w:ascii="Arial" w:hAnsi="Arial" w:cs="Arial"/>
            <w:color w:val="000000" w:themeColor="text1"/>
            <w:sz w:val="20"/>
            <w:szCs w:val="20"/>
          </w:rPr>
          <w:t>,</w:t>
        </w:r>
      </w:ins>
      <w:ins w:id="205" w:author="Microsoft Office User" w:date="2024-11-01T13:51:00Z">
        <w:r w:rsidR="00A706E6">
          <w:rPr>
            <w:rFonts w:ascii="Arial" w:hAnsi="Arial" w:cs="Arial"/>
            <w:color w:val="000000" w:themeColor="text1"/>
            <w:sz w:val="20"/>
            <w:szCs w:val="20"/>
          </w:rPr>
          <w:t xml:space="preserve"> these results also raise the question of whether </w:t>
        </w:r>
      </w:ins>
      <w:ins w:id="206" w:author="Microsoft Office User" w:date="2024-11-01T13:31:00Z">
        <w:r w:rsidR="003F179A">
          <w:rPr>
            <w:rFonts w:ascii="Arial" w:hAnsi="Arial" w:cs="Arial"/>
            <w:color w:val="000000" w:themeColor="text1"/>
            <w:sz w:val="20"/>
            <w:szCs w:val="20"/>
          </w:rPr>
          <w:t xml:space="preserve">stable </w:t>
        </w:r>
      </w:ins>
      <w:ins w:id="207" w:author="Microsoft Office User" w:date="2024-11-01T13:27:00Z">
        <w:r w:rsidR="003F179A">
          <w:rPr>
            <w:rFonts w:ascii="Arial" w:hAnsi="Arial" w:cs="Arial"/>
            <w:color w:val="000000" w:themeColor="text1"/>
            <w:sz w:val="20"/>
            <w:szCs w:val="20"/>
          </w:rPr>
          <w:t xml:space="preserve">sub-populations of </w:t>
        </w:r>
        <w:r w:rsidR="003F179A">
          <w:rPr>
            <w:rFonts w:ascii="Arial" w:hAnsi="Arial" w:cs="Arial"/>
            <w:i/>
            <w:iCs/>
            <w:color w:val="000000" w:themeColor="text1"/>
            <w:sz w:val="20"/>
            <w:szCs w:val="20"/>
          </w:rPr>
          <w:t xml:space="preserve">Endozoicomonas </w:t>
        </w:r>
      </w:ins>
      <w:ins w:id="208" w:author="Microsoft Office User" w:date="2024-11-01T13:28:00Z">
        <w:r w:rsidR="003F179A">
          <w:rPr>
            <w:rFonts w:ascii="Arial" w:hAnsi="Arial" w:cs="Arial"/>
            <w:color w:val="000000" w:themeColor="text1"/>
            <w:sz w:val="20"/>
            <w:szCs w:val="20"/>
          </w:rPr>
          <w:t xml:space="preserve">in mucus vs. </w:t>
        </w:r>
      </w:ins>
      <w:ins w:id="209" w:author="Microsoft Office User" w:date="2024-11-01T13:29:00Z">
        <w:r w:rsidR="003F179A">
          <w:rPr>
            <w:rFonts w:ascii="Arial" w:hAnsi="Arial" w:cs="Arial"/>
            <w:color w:val="000000" w:themeColor="text1"/>
            <w:sz w:val="20"/>
            <w:szCs w:val="20"/>
          </w:rPr>
          <w:t xml:space="preserve">tissue </w:t>
        </w:r>
      </w:ins>
      <w:ins w:id="210" w:author="Microsoft Office User" w:date="2024-11-01T13:51:00Z">
        <w:r w:rsidR="00A706E6">
          <w:rPr>
            <w:rFonts w:ascii="Arial" w:hAnsi="Arial" w:cs="Arial"/>
            <w:color w:val="000000" w:themeColor="text1"/>
            <w:sz w:val="20"/>
            <w:szCs w:val="20"/>
          </w:rPr>
          <w:t xml:space="preserve">have distinct </w:t>
        </w:r>
      </w:ins>
      <w:ins w:id="211" w:author="Microsoft Office User" w:date="2024-11-01T11:15:00Z">
        <w:r w:rsidR="00CB41DE">
          <w:rPr>
            <w:rFonts w:ascii="Arial" w:hAnsi="Arial" w:cs="Arial"/>
            <w:color w:val="000000" w:themeColor="text1"/>
            <w:sz w:val="20"/>
            <w:szCs w:val="20"/>
          </w:rPr>
          <w:t>effects on host physiology.</w:t>
        </w:r>
        <w:r w:rsidR="005B5B31">
          <w:rPr>
            <w:rFonts w:ascii="Arial" w:hAnsi="Arial" w:cs="Arial"/>
            <w:color w:val="000000" w:themeColor="text1"/>
            <w:sz w:val="20"/>
            <w:szCs w:val="20"/>
          </w:rPr>
          <w:t xml:space="preserve"> </w:t>
        </w:r>
      </w:ins>
    </w:p>
    <w:p w14:paraId="22CDB7EC" w14:textId="77777777" w:rsidR="007372D3" w:rsidRDefault="007372D3" w:rsidP="00C96F29">
      <w:pPr>
        <w:pStyle w:val="NormalWeb"/>
        <w:rPr>
          <w:ins w:id="212" w:author="Microsoft Office User" w:date="2024-11-02T10:16:00Z"/>
          <w:rFonts w:ascii="Arial" w:hAnsi="Arial" w:cs="Arial"/>
          <w:color w:val="000000" w:themeColor="text1"/>
          <w:sz w:val="20"/>
          <w:szCs w:val="20"/>
        </w:rPr>
      </w:pPr>
    </w:p>
    <w:p w14:paraId="3685AFE4" w14:textId="77777777" w:rsidR="00362205" w:rsidRDefault="007372D3" w:rsidP="00C96F29">
      <w:pPr>
        <w:pStyle w:val="NormalWeb"/>
        <w:rPr>
          <w:ins w:id="213" w:author="Microsoft Office User" w:date="2024-11-05T09:25:00Z" w16du:dateUtc="2024-11-05T09:25:00Z"/>
          <w:rFonts w:ascii="Arial" w:hAnsi="Arial" w:cs="Arial"/>
          <w:color w:val="000000" w:themeColor="text1"/>
          <w:sz w:val="20"/>
          <w:szCs w:val="20"/>
        </w:rPr>
      </w:pPr>
      <w:ins w:id="214" w:author="Microsoft Office User" w:date="2024-11-02T10:16:00Z">
        <w:r>
          <w:rPr>
            <w:rFonts w:ascii="Arial" w:hAnsi="Arial" w:cs="Arial"/>
            <w:color w:val="000000" w:themeColor="text1"/>
            <w:sz w:val="20"/>
            <w:szCs w:val="20"/>
          </w:rPr>
          <w:t>To test for any differences among mucus</w:t>
        </w:r>
      </w:ins>
      <w:ins w:id="215" w:author="Microsoft Office User" w:date="2024-11-04T10:12:00Z">
        <w:r w:rsidR="00E34A3A">
          <w:rPr>
            <w:rFonts w:ascii="Arial" w:hAnsi="Arial" w:cs="Arial"/>
            <w:color w:val="000000" w:themeColor="text1"/>
            <w:sz w:val="20"/>
            <w:szCs w:val="20"/>
          </w:rPr>
          <w:t>-</w:t>
        </w:r>
      </w:ins>
      <w:ins w:id="216" w:author="Microsoft Office User" w:date="2024-11-02T10:16:00Z">
        <w:r>
          <w:rPr>
            <w:rFonts w:ascii="Arial" w:hAnsi="Arial" w:cs="Arial"/>
            <w:color w:val="000000" w:themeColor="text1"/>
            <w:sz w:val="20"/>
            <w:szCs w:val="20"/>
          </w:rPr>
          <w:t xml:space="preserve"> vs. tissue</w:t>
        </w:r>
      </w:ins>
      <w:ins w:id="217" w:author="Microsoft Office User" w:date="2024-11-04T10:12:00Z">
        <w:r w:rsidR="00E34A3A">
          <w:rPr>
            <w:rFonts w:ascii="Arial" w:hAnsi="Arial" w:cs="Arial"/>
            <w:color w:val="000000" w:themeColor="text1"/>
            <w:sz w:val="20"/>
            <w:szCs w:val="20"/>
          </w:rPr>
          <w:t>-</w:t>
        </w:r>
      </w:ins>
      <w:ins w:id="218" w:author="Microsoft Office User" w:date="2024-11-02T10:16:00Z">
        <w:r>
          <w:rPr>
            <w:rFonts w:ascii="Arial" w:hAnsi="Arial" w:cs="Arial"/>
            <w:color w:val="000000" w:themeColor="text1"/>
            <w:sz w:val="20"/>
            <w:szCs w:val="20"/>
          </w:rPr>
          <w:t xml:space="preserve">associated </w:t>
        </w:r>
        <w:r>
          <w:rPr>
            <w:rFonts w:ascii="Arial" w:hAnsi="Arial" w:cs="Arial"/>
            <w:i/>
            <w:iCs/>
            <w:color w:val="000000" w:themeColor="text1"/>
            <w:sz w:val="20"/>
            <w:szCs w:val="20"/>
          </w:rPr>
          <w:t>Endozcoiomonas</w:t>
        </w:r>
        <w:r>
          <w:rPr>
            <w:rFonts w:ascii="Arial" w:hAnsi="Arial" w:cs="Arial"/>
            <w:color w:val="000000" w:themeColor="text1"/>
            <w:sz w:val="20"/>
            <w:szCs w:val="20"/>
          </w:rPr>
          <w:t xml:space="preserve">, we characterized the distribution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ross coral compartments. Our data</w:t>
        </w:r>
      </w:ins>
      <w:ins w:id="219" w:author="Microsoft Office User" w:date="2024-11-02T10:17:00Z">
        <w:r>
          <w:rPr>
            <w:rFonts w:ascii="Arial" w:hAnsi="Arial" w:cs="Arial"/>
            <w:color w:val="000000" w:themeColor="text1"/>
            <w:sz w:val="20"/>
            <w:szCs w:val="20"/>
          </w:rPr>
          <w:t xml:space="preserve">set contained 123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 xml:space="preserve">ASVs. Of these, 23 abundant ASVs explained 95% of total </w:t>
        </w:r>
        <w:r>
          <w:rPr>
            <w:rFonts w:ascii="Arial" w:hAnsi="Arial" w:cs="Arial"/>
            <w:i/>
            <w:iCs/>
            <w:color w:val="000000" w:themeColor="text1"/>
            <w:sz w:val="20"/>
            <w:szCs w:val="20"/>
          </w:rPr>
          <w:t>Endozoicomonas</w:t>
        </w:r>
        <w:r>
          <w:rPr>
            <w:rFonts w:ascii="Arial" w:hAnsi="Arial" w:cs="Arial"/>
            <w:color w:val="000000" w:themeColor="text1"/>
            <w:sz w:val="20"/>
            <w:szCs w:val="20"/>
          </w:rPr>
          <w:t xml:space="preserve"> reads, while the remainder were relatively rare. After removing ASVs with &lt;10 counts, we sorted the remaining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cording to the compartment in which they showed highest abundance. This y</w:t>
        </w:r>
      </w:ins>
      <w:ins w:id="220" w:author="Microsoft Office User" w:date="2024-11-02T10:18:00Z">
        <w:r>
          <w:rPr>
            <w:rFonts w:ascii="Arial" w:hAnsi="Arial" w:cs="Arial"/>
            <w:color w:val="000000" w:themeColor="text1"/>
            <w:sz w:val="20"/>
            <w:szCs w:val="20"/>
          </w:rPr>
          <w:t>ielded 15 ASVs that were most prevalent in mucus, 42 in tissue and 3 in skeleton. We then analyzed the relative abundance of these compartment-specific po</w:t>
        </w:r>
      </w:ins>
      <w:ins w:id="221" w:author="Microsoft Office User" w:date="2024-11-04T10:13:00Z">
        <w:r w:rsidR="00E34A3A">
          <w:rPr>
            <w:rFonts w:ascii="Arial" w:hAnsi="Arial" w:cs="Arial"/>
            <w:color w:val="000000" w:themeColor="text1"/>
            <w:sz w:val="20"/>
            <w:szCs w:val="20"/>
          </w:rPr>
          <w:t>o</w:t>
        </w:r>
      </w:ins>
      <w:ins w:id="222" w:author="Microsoft Office User" w:date="2024-11-02T10:18:00Z">
        <w:r>
          <w:rPr>
            <w:rFonts w:ascii="Arial" w:hAnsi="Arial" w:cs="Arial"/>
            <w:color w:val="000000" w:themeColor="text1"/>
            <w:sz w:val="20"/>
            <w:szCs w:val="20"/>
          </w:rPr>
          <w:t xml:space="preserve">ls separately to see which, if any, would recapture associations between genus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nd host disease susceptibility. In thi</w:t>
        </w:r>
      </w:ins>
      <w:ins w:id="223" w:author="Microsoft Office User" w:date="2024-11-02T10:19:00Z">
        <w:r>
          <w:rPr>
            <w:rFonts w:ascii="Arial" w:hAnsi="Arial" w:cs="Arial"/>
            <w:color w:val="000000" w:themeColor="text1"/>
            <w:sz w:val="20"/>
            <w:szCs w:val="20"/>
          </w:rPr>
          <w:t xml:space="preserve">s more nuanced analysis, the pool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ssociated with tissue showed a strong relationship with disease susceptibility (PGLS R</w:t>
        </w:r>
        <w:r>
          <w:rPr>
            <w:rFonts w:ascii="Arial" w:hAnsi="Arial" w:cs="Arial"/>
            <w:color w:val="000000" w:themeColor="text1"/>
            <w:sz w:val="20"/>
            <w:szCs w:val="20"/>
            <w:vertAlign w:val="superscript"/>
          </w:rPr>
          <w:t>2</w:t>
        </w:r>
        <w:r>
          <w:rPr>
            <w:rFonts w:ascii="Arial" w:hAnsi="Arial" w:cs="Arial"/>
            <w:color w:val="000000" w:themeColor="text1"/>
            <w:sz w:val="20"/>
            <w:szCs w:val="20"/>
          </w:rPr>
          <w:t xml:space="preserve"> = 0.31, p = 0.0002, FDR q = 0.0005), while </w:t>
        </w:r>
      </w:ins>
      <w:ins w:id="224" w:author="Microsoft Office User" w:date="2024-11-02T10:20:00Z">
        <w:r>
          <w:rPr>
            <w:rFonts w:ascii="Arial" w:hAnsi="Arial" w:cs="Arial"/>
            <w:color w:val="000000" w:themeColor="text1"/>
            <w:sz w:val="20"/>
            <w:szCs w:val="20"/>
          </w:rPr>
          <w:t>ASV pools associated with both mucus and skeleton showed no association</w:t>
        </w:r>
      </w:ins>
      <w:ins w:id="225" w:author="Microsoft Office User" w:date="2024-11-02T10:21:00Z">
        <w:r>
          <w:rPr>
            <w:rFonts w:ascii="Arial" w:hAnsi="Arial" w:cs="Arial"/>
            <w:color w:val="000000" w:themeColor="text1"/>
            <w:sz w:val="20"/>
            <w:szCs w:val="20"/>
          </w:rPr>
          <w:t xml:space="preserve"> with disease</w:t>
        </w:r>
      </w:ins>
      <w:ins w:id="226" w:author="Microsoft Office User" w:date="2024-11-02T10:20:00Z">
        <w:r>
          <w:rPr>
            <w:rFonts w:ascii="Arial" w:hAnsi="Arial" w:cs="Arial"/>
            <w:color w:val="000000" w:themeColor="text1"/>
            <w:sz w:val="20"/>
            <w:szCs w:val="20"/>
          </w:rPr>
          <w:t xml:space="preserve"> (PG</w:t>
        </w:r>
      </w:ins>
      <w:ins w:id="227" w:author="Microsoft Office User" w:date="2024-11-02T12:01:00Z">
        <w:r w:rsidR="002049D3">
          <w:rPr>
            <w:rFonts w:ascii="Arial" w:hAnsi="Arial" w:cs="Arial"/>
            <w:color w:val="000000" w:themeColor="text1"/>
            <w:sz w:val="20"/>
            <w:szCs w:val="20"/>
          </w:rPr>
          <w:t>LS</w:t>
        </w:r>
      </w:ins>
      <w:ins w:id="228" w:author="Microsoft Office User" w:date="2024-11-02T10:20:00Z">
        <w:r>
          <w:rPr>
            <w:rFonts w:ascii="Arial" w:hAnsi="Arial" w:cs="Arial"/>
            <w:color w:val="000000" w:themeColor="text1"/>
            <w:sz w:val="20"/>
            <w:szCs w:val="20"/>
          </w:rPr>
          <w:t xml:space="preserve"> mucus R</w:t>
        </w:r>
        <w:r>
          <w:rPr>
            <w:rFonts w:ascii="Arial" w:hAnsi="Arial" w:cs="Arial"/>
            <w:color w:val="000000" w:themeColor="text1"/>
            <w:sz w:val="20"/>
            <w:szCs w:val="20"/>
            <w:vertAlign w:val="superscript"/>
          </w:rPr>
          <w:t>2</w:t>
        </w:r>
        <w:r>
          <w:rPr>
            <w:rFonts w:ascii="Arial" w:hAnsi="Arial" w:cs="Arial"/>
            <w:color w:val="000000" w:themeColor="text1"/>
            <w:sz w:val="20"/>
            <w:szCs w:val="20"/>
          </w:rPr>
          <w:t>= 0.02, p = 0.37, FDR q = 0.5</w:t>
        </w:r>
      </w:ins>
      <w:ins w:id="229" w:author="Microsoft Office User" w:date="2024-11-02T10:21:00Z">
        <w:r>
          <w:rPr>
            <w:rFonts w:ascii="Arial" w:hAnsi="Arial" w:cs="Arial"/>
            <w:color w:val="000000" w:themeColor="text1"/>
            <w:sz w:val="20"/>
            <w:szCs w:val="20"/>
          </w:rPr>
          <w:t>6; skeleton</w:t>
        </w:r>
      </w:ins>
      <w:ins w:id="230" w:author="Microsoft Office User" w:date="2024-11-05T08:38:00Z" w16du:dateUtc="2024-11-05T08:38:00Z">
        <w:r w:rsidR="004817D1">
          <w:rPr>
            <w:rFonts w:ascii="Arial" w:hAnsi="Arial" w:cs="Arial"/>
            <w:color w:val="000000" w:themeColor="text1"/>
            <w:sz w:val="20"/>
            <w:szCs w:val="20"/>
          </w:rPr>
          <w:t xml:space="preserve"> R</w:t>
        </w:r>
        <w:r w:rsidR="004817D1">
          <w:rPr>
            <w:rFonts w:ascii="Arial" w:hAnsi="Arial" w:cs="Arial"/>
            <w:color w:val="000000" w:themeColor="text1"/>
            <w:sz w:val="20"/>
            <w:szCs w:val="20"/>
            <w:vertAlign w:val="superscript"/>
          </w:rPr>
          <w:t>2</w:t>
        </w:r>
        <w:r w:rsidR="004817D1">
          <w:rPr>
            <w:rFonts w:ascii="Arial" w:hAnsi="Arial" w:cs="Arial"/>
            <w:color w:val="000000" w:themeColor="text1"/>
            <w:sz w:val="20"/>
            <w:szCs w:val="20"/>
          </w:rPr>
          <w:t xml:space="preserve"> = 0.008,</w:t>
        </w:r>
      </w:ins>
      <w:ins w:id="231" w:author="Microsoft Office User" w:date="2024-11-02T10:21:00Z">
        <w:r>
          <w:rPr>
            <w:rFonts w:ascii="Arial" w:hAnsi="Arial" w:cs="Arial"/>
            <w:color w:val="000000" w:themeColor="text1"/>
            <w:sz w:val="20"/>
            <w:szCs w:val="20"/>
          </w:rPr>
          <w:t xml:space="preserve"> p = 0.57</w:t>
        </w:r>
      </w:ins>
      <w:ins w:id="232" w:author="Microsoft Office User" w:date="2024-11-05T08:38:00Z" w16du:dateUtc="2024-11-05T08:38:00Z">
        <w:r w:rsidR="004817D1">
          <w:rPr>
            <w:rFonts w:ascii="Arial" w:hAnsi="Arial" w:cs="Arial"/>
            <w:color w:val="000000" w:themeColor="text1"/>
            <w:sz w:val="20"/>
            <w:szCs w:val="20"/>
          </w:rPr>
          <w:t>, FDR q = 0.57</w:t>
        </w:r>
      </w:ins>
      <w:ins w:id="233" w:author="Microsoft Office User" w:date="2024-11-02T10:21:00Z">
        <w:r>
          <w:rPr>
            <w:rFonts w:ascii="Arial" w:hAnsi="Arial" w:cs="Arial"/>
            <w:color w:val="000000" w:themeColor="text1"/>
            <w:sz w:val="20"/>
            <w:szCs w:val="20"/>
          </w:rPr>
          <w:t>)</w:t>
        </w:r>
      </w:ins>
      <w:ins w:id="234" w:author="Microsoft Office User" w:date="2024-11-02T12:01:00Z">
        <w:r w:rsidR="002049D3">
          <w:rPr>
            <w:rFonts w:ascii="Arial" w:hAnsi="Arial" w:cs="Arial"/>
            <w:color w:val="000000" w:themeColor="text1"/>
            <w:sz w:val="20"/>
            <w:szCs w:val="20"/>
          </w:rPr>
          <w:t xml:space="preserve"> </w:t>
        </w:r>
        <w:commentRangeStart w:id="235"/>
        <w:commentRangeStart w:id="236"/>
        <w:r w:rsidR="002049D3">
          <w:rPr>
            <w:rFonts w:ascii="Arial" w:hAnsi="Arial" w:cs="Arial"/>
            <w:color w:val="000000" w:themeColor="text1"/>
            <w:sz w:val="20"/>
            <w:szCs w:val="20"/>
          </w:rPr>
          <w:t xml:space="preserve">(Supplementary Data Table </w:t>
        </w:r>
      </w:ins>
      <w:ins w:id="237" w:author="Microsoft Office User" w:date="2024-11-02T12:03:00Z">
        <w:r w:rsidR="002049D3">
          <w:rPr>
            <w:rFonts w:ascii="Arial" w:hAnsi="Arial" w:cs="Arial"/>
            <w:color w:val="000000" w:themeColor="text1"/>
            <w:sz w:val="20"/>
            <w:szCs w:val="20"/>
          </w:rPr>
          <w:t>12</w:t>
        </w:r>
      </w:ins>
      <w:ins w:id="238" w:author="Microsoft Office User" w:date="2024-11-05T08:39:00Z" w16du:dateUtc="2024-11-05T08:39:00Z">
        <w:r w:rsidR="004817D1">
          <w:rPr>
            <w:rFonts w:ascii="Arial" w:hAnsi="Arial" w:cs="Arial"/>
            <w:color w:val="000000" w:themeColor="text1"/>
            <w:sz w:val="20"/>
            <w:szCs w:val="20"/>
          </w:rPr>
          <w:t>a</w:t>
        </w:r>
      </w:ins>
      <w:ins w:id="239" w:author="Microsoft Office User" w:date="2024-11-02T12:03:00Z">
        <w:r w:rsidR="002049D3">
          <w:rPr>
            <w:rFonts w:ascii="Arial" w:hAnsi="Arial" w:cs="Arial"/>
            <w:color w:val="000000" w:themeColor="text1"/>
            <w:sz w:val="20"/>
            <w:szCs w:val="20"/>
          </w:rPr>
          <w:t>)</w:t>
        </w:r>
      </w:ins>
      <w:ins w:id="240" w:author="Microsoft Office User" w:date="2024-11-02T10:21:00Z">
        <w:r>
          <w:rPr>
            <w:rFonts w:ascii="Arial" w:hAnsi="Arial" w:cs="Arial"/>
            <w:color w:val="000000" w:themeColor="text1"/>
            <w:sz w:val="20"/>
            <w:szCs w:val="20"/>
          </w:rPr>
          <w:t xml:space="preserve">. </w:t>
        </w:r>
      </w:ins>
      <w:commentRangeEnd w:id="235"/>
      <w:ins w:id="241" w:author="Microsoft Office User" w:date="2024-11-02T12:02:00Z">
        <w:r w:rsidR="002049D3">
          <w:rPr>
            <w:rStyle w:val="CommentReference"/>
          </w:rPr>
          <w:commentReference w:id="235"/>
        </w:r>
      </w:ins>
      <w:commentRangeEnd w:id="236"/>
      <w:ins w:id="242" w:author="Microsoft Office User" w:date="2024-11-02T12:04:00Z">
        <w:r w:rsidR="002049D3">
          <w:rPr>
            <w:rStyle w:val="CommentReference"/>
          </w:rPr>
          <w:commentReference w:id="236"/>
        </w:r>
      </w:ins>
      <w:ins w:id="243" w:author="Microsoft Office User" w:date="2024-11-04T09:58:00Z">
        <w:r w:rsidR="00E4210C" w:rsidRPr="00E4210C">
          <w:rPr>
            <w:rFonts w:ascii="Arial" w:hAnsi="Arial" w:cs="Arial"/>
            <w:color w:val="000000" w:themeColor="text1"/>
            <w:sz w:val="20"/>
            <w:szCs w:val="20"/>
          </w:rPr>
          <w:t xml:space="preserve"> </w:t>
        </w:r>
        <w:r w:rsidR="00E4210C">
          <w:rPr>
            <w:rFonts w:ascii="Arial" w:hAnsi="Arial" w:cs="Arial"/>
            <w:color w:val="000000" w:themeColor="text1"/>
            <w:sz w:val="20"/>
            <w:szCs w:val="20"/>
          </w:rPr>
          <w:t xml:space="preserve">Thus, associations between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mucus and coral disease susceptibility appear to derive from ASVs that have highest relative abundance in bulk tissue samples, but appear in mucus at lower relative abundance – consistent with evidence from fluorescence imaging showing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can aggregate within multiple coral tissues, including tentacles, mesenteries and calicodermis</w:t>
        </w:r>
        <w:r w:rsidR="00E4210C">
          <w:rPr>
            <w:rFonts w:ascii="Arial" w:hAnsi="Arial" w:cs="Arial"/>
            <w:color w:val="000000" w:themeColor="text1"/>
            <w:sz w:val="20"/>
            <w:szCs w:val="20"/>
          </w:rPr>
          <w:fldChar w:fldCharType="begin"/>
        </w:r>
        <w:r w:rsidR="00E4210C">
          <w:rPr>
            <w:rFonts w:ascii="Arial" w:hAnsi="Arial" w:cs="Arial"/>
            <w:color w:val="000000" w:themeColor="text1"/>
            <w:sz w:val="20"/>
            <w:szCs w:val="20"/>
          </w:rPr>
          <w: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E4210C">
          <w:rPr>
            <w:rFonts w:ascii="Arial" w:hAnsi="Arial" w:cs="Arial"/>
            <w:color w:val="000000" w:themeColor="text1"/>
            <w:sz w:val="20"/>
            <w:szCs w:val="20"/>
          </w:rPr>
          <w:fldChar w:fldCharType="separate"/>
        </w:r>
        <w:r w:rsidR="00E4210C" w:rsidRPr="007372D3">
          <w:rPr>
            <w:rFonts w:ascii="Arial" w:hAnsi="Arial" w:cs="Arial"/>
            <w:color w:val="000000"/>
            <w:sz w:val="20"/>
            <w:vertAlign w:val="superscript"/>
          </w:rPr>
          <w:t>32</w:t>
        </w:r>
        <w:r w:rsidR="00E4210C">
          <w:rPr>
            <w:rFonts w:ascii="Arial" w:hAnsi="Arial" w:cs="Arial"/>
            <w:color w:val="000000" w:themeColor="text1"/>
            <w:sz w:val="20"/>
            <w:szCs w:val="20"/>
          </w:rPr>
          <w:fldChar w:fldCharType="end"/>
        </w:r>
      </w:ins>
      <w:ins w:id="244" w:author="Microsoft Office User" w:date="2024-11-04T10:16:00Z">
        <w:r w:rsidR="00E34A3A">
          <w:rPr>
            <w:rFonts w:ascii="Arial" w:hAnsi="Arial" w:cs="Arial"/>
            <w:color w:val="000000" w:themeColor="text1"/>
            <w:sz w:val="20"/>
            <w:szCs w:val="20"/>
          </w:rPr>
          <w:t>.</w:t>
        </w:r>
      </w:ins>
      <w:ins w:id="245" w:author="Microsoft Office User" w:date="2024-11-04T09:58:00Z">
        <w:r w:rsidR="00E4210C">
          <w:rPr>
            <w:rFonts w:ascii="Arial" w:hAnsi="Arial" w:cs="Arial"/>
            <w:color w:val="000000" w:themeColor="text1"/>
            <w:sz w:val="20"/>
            <w:szCs w:val="20"/>
          </w:rPr>
          <w:t xml:space="preserve"> In contrast</w:t>
        </w:r>
      </w:ins>
      <w:ins w:id="246" w:author="Microsoft Office User" w:date="2024-11-04T09:59:00Z">
        <w:r w:rsidR="00E4210C">
          <w:rPr>
            <w:rFonts w:ascii="Arial" w:hAnsi="Arial" w:cs="Arial"/>
            <w:color w:val="000000" w:themeColor="text1"/>
            <w:sz w:val="20"/>
            <w:szCs w:val="20"/>
          </w:rPr>
          <w:t xml:space="preserve"> to the strong association between</w:t>
        </w:r>
      </w:ins>
      <w:ins w:id="247" w:author="Microsoft Office User" w:date="2024-11-04T10:00:00Z">
        <w:r w:rsidR="00E4210C">
          <w:rPr>
            <w:rFonts w:ascii="Arial" w:hAnsi="Arial" w:cs="Arial"/>
            <w:color w:val="000000" w:themeColor="text1"/>
            <w:sz w:val="20"/>
            <w:szCs w:val="20"/>
          </w:rPr>
          <w:t xml:space="preserve"> total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coral tissues and host growth rate, </w:t>
        </w:r>
      </w:ins>
      <w:ins w:id="248" w:author="Microsoft Office User" w:date="2024-11-04T09:58:00Z">
        <w:r w:rsidR="00E4210C">
          <w:rPr>
            <w:rFonts w:ascii="Arial" w:hAnsi="Arial" w:cs="Arial"/>
            <w:color w:val="000000" w:themeColor="text1"/>
            <w:sz w:val="20"/>
            <w:szCs w:val="20"/>
          </w:rPr>
          <w:t>t</w:t>
        </w:r>
      </w:ins>
      <w:ins w:id="249" w:author="Microsoft Office User" w:date="2024-11-04T09:56:00Z">
        <w:r w:rsidR="00E4210C">
          <w:rPr>
            <w:rFonts w:ascii="Arial" w:hAnsi="Arial" w:cs="Arial"/>
            <w:color w:val="000000" w:themeColor="text1"/>
            <w:sz w:val="20"/>
            <w:szCs w:val="20"/>
          </w:rPr>
          <w:t>he association between</w:t>
        </w:r>
      </w:ins>
      <w:ins w:id="250" w:author="Microsoft Office User" w:date="2024-11-04T09:57:00Z">
        <w:r w:rsidR="00E4210C">
          <w:rPr>
            <w:rFonts w:ascii="Arial" w:hAnsi="Arial" w:cs="Arial"/>
            <w:color w:val="000000" w:themeColor="text1"/>
            <w:sz w:val="20"/>
            <w:szCs w:val="20"/>
          </w:rPr>
          <w:t xml:space="preserve"> </w:t>
        </w:r>
      </w:ins>
      <w:ins w:id="251" w:author="Microsoft Office User" w:date="2024-11-04T09:56:00Z">
        <w:r w:rsidR="00E4210C">
          <w:rPr>
            <w:rFonts w:ascii="Arial" w:hAnsi="Arial" w:cs="Arial"/>
            <w:color w:val="000000" w:themeColor="text1"/>
            <w:sz w:val="20"/>
            <w:szCs w:val="20"/>
          </w:rPr>
          <w:t xml:space="preserve">tissue-enriched </w:t>
        </w:r>
      </w:ins>
      <w:ins w:id="252" w:author="Microsoft Office User" w:date="2024-11-04T10:00:00Z">
        <w:r w:rsidR="00E4210C">
          <w:rPr>
            <w:rFonts w:ascii="Arial" w:hAnsi="Arial" w:cs="Arial"/>
            <w:i/>
            <w:iCs/>
            <w:color w:val="000000" w:themeColor="text1"/>
            <w:sz w:val="20"/>
            <w:szCs w:val="20"/>
          </w:rPr>
          <w:t>Endozoicomonas</w:t>
        </w:r>
        <w:r w:rsidR="00E4210C">
          <w:rPr>
            <w:rFonts w:ascii="Arial" w:hAnsi="Arial" w:cs="Arial"/>
            <w:color w:val="000000" w:themeColor="text1"/>
            <w:sz w:val="20"/>
            <w:szCs w:val="20"/>
          </w:rPr>
          <w:t xml:space="preserve"> </w:t>
        </w:r>
      </w:ins>
      <w:ins w:id="253" w:author="Microsoft Office User" w:date="2024-11-04T09:56:00Z">
        <w:r w:rsidR="00E4210C">
          <w:rPr>
            <w:rFonts w:ascii="Arial" w:hAnsi="Arial" w:cs="Arial"/>
            <w:color w:val="000000" w:themeColor="text1"/>
            <w:sz w:val="20"/>
            <w:szCs w:val="20"/>
          </w:rPr>
          <w:t xml:space="preserve">ASVs and growth rate </w:t>
        </w:r>
      </w:ins>
      <w:ins w:id="254" w:author="Microsoft Office User" w:date="2024-11-04T10:01:00Z">
        <w:r w:rsidR="00E4210C">
          <w:rPr>
            <w:rFonts w:ascii="Arial" w:hAnsi="Arial" w:cs="Arial"/>
            <w:color w:val="000000" w:themeColor="text1"/>
            <w:sz w:val="20"/>
            <w:szCs w:val="20"/>
          </w:rPr>
          <w:t xml:space="preserve">was </w:t>
        </w:r>
      </w:ins>
      <w:ins w:id="255" w:author="Microsoft Office User" w:date="2024-11-04T09:56:00Z">
        <w:r w:rsidR="00E4210C">
          <w:rPr>
            <w:rFonts w:ascii="Arial" w:hAnsi="Arial" w:cs="Arial"/>
            <w:color w:val="000000" w:themeColor="text1"/>
            <w:sz w:val="20"/>
            <w:szCs w:val="20"/>
          </w:rPr>
          <w:t>not significant in the top model</w:t>
        </w:r>
      </w:ins>
      <w:ins w:id="256" w:author="Microsoft Office User" w:date="2024-11-04T09:57:00Z">
        <w:r w:rsidR="00E4210C">
          <w:rPr>
            <w:rFonts w:ascii="Arial" w:hAnsi="Arial" w:cs="Arial"/>
            <w:color w:val="000000" w:themeColor="text1"/>
            <w:sz w:val="20"/>
            <w:szCs w:val="20"/>
          </w:rPr>
          <w:t xml:space="preserve"> (</w:t>
        </w:r>
      </w:ins>
      <w:ins w:id="257" w:author="Microsoft Office User" w:date="2024-11-04T10:01:00Z">
        <w:r w:rsidR="00E4210C">
          <w:rPr>
            <w:rFonts w:ascii="Arial" w:hAnsi="Arial" w:cs="Arial"/>
            <w:color w:val="000000" w:themeColor="text1"/>
            <w:sz w:val="20"/>
            <w:szCs w:val="20"/>
          </w:rPr>
          <w:t xml:space="preserve">PGLS </w:t>
        </w:r>
      </w:ins>
      <w:ins w:id="258" w:author="Microsoft Office User" w:date="2024-11-04T09:57:00Z">
        <w:r w:rsidR="00E4210C">
          <w:rPr>
            <w:rFonts w:ascii="Arial" w:hAnsi="Arial" w:cs="Arial"/>
            <w:color w:val="000000" w:themeColor="text1"/>
            <w:sz w:val="20"/>
            <w:szCs w:val="20"/>
          </w:rPr>
          <w:t>FDR q &gt; 0.05; Supplementary Data Table 1</w:t>
        </w:r>
      </w:ins>
      <w:ins w:id="259" w:author="Microsoft Office User" w:date="2024-11-05T08:39:00Z" w16du:dateUtc="2024-11-05T08:39:00Z">
        <w:r w:rsidR="004817D1">
          <w:rPr>
            <w:rFonts w:ascii="Arial" w:hAnsi="Arial" w:cs="Arial"/>
            <w:color w:val="000000" w:themeColor="text1"/>
            <w:sz w:val="20"/>
            <w:szCs w:val="20"/>
          </w:rPr>
          <w:t>2b</w:t>
        </w:r>
      </w:ins>
      <w:ins w:id="260" w:author="Microsoft Office User" w:date="2024-11-04T09:57:00Z">
        <w:r w:rsidR="00E4210C">
          <w:rPr>
            <w:rFonts w:ascii="Arial" w:hAnsi="Arial" w:cs="Arial"/>
            <w:color w:val="000000" w:themeColor="text1"/>
            <w:sz w:val="20"/>
            <w:szCs w:val="20"/>
          </w:rPr>
          <w:t>)</w:t>
        </w:r>
      </w:ins>
      <w:ins w:id="261" w:author="Microsoft Office User" w:date="2024-11-04T09:58:00Z">
        <w:r w:rsidR="00E4210C">
          <w:rPr>
            <w:rFonts w:ascii="Arial" w:hAnsi="Arial" w:cs="Arial"/>
            <w:color w:val="000000" w:themeColor="text1"/>
            <w:sz w:val="20"/>
            <w:szCs w:val="20"/>
          </w:rPr>
          <w:t xml:space="preserve">. This may indicate that </w:t>
        </w:r>
      </w:ins>
      <w:ins w:id="262" w:author="Microsoft Office User" w:date="2024-11-04T09:59:00Z">
        <w:r w:rsidR="00E4210C">
          <w:rPr>
            <w:rFonts w:ascii="Arial" w:hAnsi="Arial" w:cs="Arial"/>
            <w:color w:val="000000" w:themeColor="text1"/>
            <w:sz w:val="20"/>
            <w:szCs w:val="20"/>
          </w:rPr>
          <w:t>ASVs</w:t>
        </w:r>
      </w:ins>
      <w:ins w:id="263" w:author="Microsoft Office User" w:date="2024-11-04T10:02:00Z">
        <w:r w:rsidR="00E4210C">
          <w:rPr>
            <w:rFonts w:ascii="Arial" w:hAnsi="Arial" w:cs="Arial"/>
            <w:color w:val="000000" w:themeColor="text1"/>
            <w:sz w:val="20"/>
            <w:szCs w:val="20"/>
          </w:rPr>
          <w:t xml:space="preserve"> excluded in this analysis are important to the </w:t>
        </w:r>
        <w:r w:rsidR="00E4210C">
          <w:rPr>
            <w:rFonts w:ascii="Arial" w:hAnsi="Arial" w:cs="Arial"/>
            <w:i/>
            <w:iCs/>
            <w:color w:val="000000" w:themeColor="text1"/>
            <w:sz w:val="20"/>
            <w:szCs w:val="20"/>
          </w:rPr>
          <w:t xml:space="preserve">Endozoicomonas </w:t>
        </w:r>
      </w:ins>
      <w:ins w:id="264" w:author="Microsoft Office User" w:date="2024-11-04T10:03:00Z">
        <w:r w:rsidR="00E4210C">
          <w:rPr>
            <w:rFonts w:ascii="Arial" w:hAnsi="Arial" w:cs="Arial"/>
            <w:color w:val="000000" w:themeColor="text1"/>
            <w:sz w:val="20"/>
            <w:szCs w:val="20"/>
          </w:rPr>
          <w:t>– growth rate association, perhaps due to contributions from ASVs</w:t>
        </w:r>
      </w:ins>
      <w:ins w:id="265" w:author="Microsoft Office User" w:date="2024-11-04T09:59:00Z">
        <w:r w:rsidR="00E4210C">
          <w:rPr>
            <w:rFonts w:ascii="Arial" w:hAnsi="Arial" w:cs="Arial"/>
            <w:color w:val="000000" w:themeColor="text1"/>
            <w:sz w:val="20"/>
            <w:szCs w:val="20"/>
          </w:rPr>
          <w:t xml:space="preserve"> common in multiple compartments </w:t>
        </w:r>
      </w:ins>
      <w:ins w:id="266" w:author="Microsoft Office User" w:date="2024-11-04T10:04:00Z">
        <w:r w:rsidR="00E4210C">
          <w:rPr>
            <w:rFonts w:ascii="Arial" w:hAnsi="Arial" w:cs="Arial"/>
            <w:color w:val="000000" w:themeColor="text1"/>
            <w:sz w:val="20"/>
            <w:szCs w:val="20"/>
          </w:rPr>
          <w:t>or</w:t>
        </w:r>
      </w:ins>
      <w:ins w:id="267" w:author="Microsoft Office User" w:date="2024-11-04T09:59:00Z">
        <w:r w:rsidR="00E4210C">
          <w:rPr>
            <w:rFonts w:ascii="Arial" w:hAnsi="Arial" w:cs="Arial"/>
            <w:color w:val="000000" w:themeColor="text1"/>
            <w:sz w:val="20"/>
            <w:szCs w:val="20"/>
          </w:rPr>
          <w:t xml:space="preserve"> </w:t>
        </w:r>
      </w:ins>
      <w:ins w:id="268" w:author="Microsoft Office User" w:date="2024-11-04T10:01:00Z">
        <w:r w:rsidR="00E4210C">
          <w:rPr>
            <w:rFonts w:ascii="Arial" w:hAnsi="Arial" w:cs="Arial"/>
            <w:color w:val="000000" w:themeColor="text1"/>
            <w:sz w:val="20"/>
            <w:szCs w:val="20"/>
          </w:rPr>
          <w:t xml:space="preserve">the summed influence of </w:t>
        </w:r>
      </w:ins>
      <w:ins w:id="269" w:author="Microsoft Office User" w:date="2024-11-04T10:04:00Z">
        <w:r w:rsidR="00E4210C">
          <w:rPr>
            <w:rFonts w:ascii="Arial" w:hAnsi="Arial" w:cs="Arial"/>
            <w:color w:val="000000" w:themeColor="text1"/>
            <w:sz w:val="20"/>
            <w:szCs w:val="20"/>
          </w:rPr>
          <w:t xml:space="preserve">multiple </w:t>
        </w:r>
      </w:ins>
      <w:ins w:id="270" w:author="Microsoft Office User" w:date="2024-11-04T10:01:00Z">
        <w:r w:rsidR="00E4210C">
          <w:rPr>
            <w:rFonts w:ascii="Arial" w:hAnsi="Arial" w:cs="Arial"/>
            <w:color w:val="000000" w:themeColor="text1"/>
            <w:sz w:val="20"/>
            <w:szCs w:val="20"/>
          </w:rPr>
          <w:t>rare ASVs</w:t>
        </w:r>
      </w:ins>
      <w:ins w:id="271" w:author="Microsoft Office User" w:date="2024-11-04T10:04:00Z">
        <w:r w:rsidR="00E4210C">
          <w:rPr>
            <w:rFonts w:ascii="Arial" w:hAnsi="Arial" w:cs="Arial"/>
            <w:color w:val="000000" w:themeColor="text1"/>
            <w:sz w:val="20"/>
            <w:szCs w:val="20"/>
          </w:rPr>
          <w:t xml:space="preserve">. </w:t>
        </w:r>
      </w:ins>
    </w:p>
    <w:p w14:paraId="7DB7E392" w14:textId="77777777" w:rsidR="00362205" w:rsidRDefault="00362205" w:rsidP="00C96F29">
      <w:pPr>
        <w:pStyle w:val="NormalWeb"/>
        <w:rPr>
          <w:ins w:id="272" w:author="Microsoft Office User" w:date="2024-11-05T09:25:00Z" w16du:dateUtc="2024-11-05T09:25:00Z"/>
          <w:rFonts w:ascii="Arial" w:hAnsi="Arial" w:cs="Arial"/>
          <w:color w:val="000000" w:themeColor="text1"/>
          <w:sz w:val="20"/>
          <w:szCs w:val="20"/>
        </w:rPr>
      </w:pPr>
    </w:p>
    <w:p w14:paraId="60D5C7B2" w14:textId="38F3D825" w:rsidR="00E4210C" w:rsidRPr="004817D1" w:rsidRDefault="00E4210C" w:rsidP="00C96F29">
      <w:pPr>
        <w:pStyle w:val="NormalWeb"/>
        <w:rPr>
          <w:ins w:id="273" w:author="Microsoft Office User" w:date="2024-11-04T09:57:00Z"/>
          <w:rFonts w:ascii="Arial" w:hAnsi="Arial" w:cs="Arial"/>
          <w:color w:val="000000" w:themeColor="text1"/>
          <w:sz w:val="20"/>
          <w:szCs w:val="20"/>
        </w:rPr>
      </w:pPr>
      <w:ins w:id="274" w:author="Microsoft Office User" w:date="2024-11-04T10:04:00Z">
        <w:r>
          <w:rPr>
            <w:rFonts w:ascii="Arial" w:hAnsi="Arial" w:cs="Arial"/>
            <w:color w:val="000000" w:themeColor="text1"/>
            <w:sz w:val="20"/>
            <w:szCs w:val="20"/>
          </w:rPr>
          <w:t xml:space="preserve">Experimental tests on diverse </w:t>
        </w:r>
        <w:r>
          <w:rPr>
            <w:rFonts w:ascii="Arial" w:hAnsi="Arial" w:cs="Arial"/>
            <w:i/>
            <w:iCs/>
            <w:color w:val="000000" w:themeColor="text1"/>
            <w:sz w:val="20"/>
            <w:szCs w:val="20"/>
          </w:rPr>
          <w:t xml:space="preserve">Endozoicomonas </w:t>
        </w:r>
      </w:ins>
      <w:ins w:id="275" w:author="Microsoft Office User" w:date="2024-11-04T10:05:00Z">
        <w:r>
          <w:rPr>
            <w:rFonts w:ascii="Arial" w:hAnsi="Arial" w:cs="Arial"/>
            <w:color w:val="000000" w:themeColor="text1"/>
            <w:sz w:val="20"/>
            <w:szCs w:val="20"/>
          </w:rPr>
          <w:t xml:space="preserve">strains will be important to </w:t>
        </w:r>
      </w:ins>
      <w:ins w:id="276" w:author="Microsoft Office User" w:date="2024-11-04T10:08:00Z">
        <w:r w:rsidR="00E34A3A">
          <w:rPr>
            <w:rFonts w:ascii="Arial" w:hAnsi="Arial" w:cs="Arial"/>
            <w:color w:val="000000" w:themeColor="text1"/>
            <w:sz w:val="20"/>
            <w:szCs w:val="20"/>
          </w:rPr>
          <w:t xml:space="preserve">track the dynamics of </w:t>
        </w:r>
        <w:r w:rsidR="00E34A3A">
          <w:rPr>
            <w:rFonts w:ascii="Arial" w:hAnsi="Arial" w:cs="Arial"/>
            <w:i/>
            <w:iCs/>
            <w:color w:val="000000" w:themeColor="text1"/>
            <w:sz w:val="20"/>
            <w:szCs w:val="20"/>
          </w:rPr>
          <w:t xml:space="preserve">Endozoicomonas </w:t>
        </w:r>
        <w:r w:rsidR="00E34A3A">
          <w:rPr>
            <w:rFonts w:ascii="Arial" w:hAnsi="Arial" w:cs="Arial"/>
            <w:color w:val="000000" w:themeColor="text1"/>
            <w:sz w:val="20"/>
            <w:szCs w:val="20"/>
          </w:rPr>
          <w:t xml:space="preserve">across coral anatomy, and delineate </w:t>
        </w:r>
      </w:ins>
      <w:ins w:id="277" w:author="Microsoft Office User" w:date="2024-11-04T10:17:00Z">
        <w:r w:rsidR="00C16D03">
          <w:rPr>
            <w:rFonts w:ascii="Arial" w:hAnsi="Arial" w:cs="Arial"/>
            <w:color w:val="000000" w:themeColor="text1"/>
            <w:sz w:val="20"/>
            <w:szCs w:val="20"/>
          </w:rPr>
          <w:t xml:space="preserve">any direct, </w:t>
        </w:r>
      </w:ins>
      <w:ins w:id="278" w:author="Microsoft Office User" w:date="2024-11-04T10:06:00Z">
        <w:r>
          <w:rPr>
            <w:rFonts w:ascii="Arial" w:hAnsi="Arial" w:cs="Arial"/>
            <w:color w:val="000000" w:themeColor="text1"/>
            <w:sz w:val="20"/>
            <w:szCs w:val="20"/>
          </w:rPr>
          <w:t>strain</w:t>
        </w:r>
      </w:ins>
      <w:ins w:id="279" w:author="Microsoft Office User" w:date="2024-11-04T10:07:00Z">
        <w:r w:rsidR="00E34A3A">
          <w:rPr>
            <w:rFonts w:ascii="Arial" w:hAnsi="Arial" w:cs="Arial"/>
            <w:color w:val="000000" w:themeColor="text1"/>
            <w:sz w:val="20"/>
            <w:szCs w:val="20"/>
          </w:rPr>
          <w:t>-</w:t>
        </w:r>
      </w:ins>
      <w:ins w:id="280" w:author="Microsoft Office User" w:date="2024-11-04T10:06:00Z">
        <w:r>
          <w:rPr>
            <w:rFonts w:ascii="Arial" w:hAnsi="Arial" w:cs="Arial"/>
            <w:color w:val="000000" w:themeColor="text1"/>
            <w:sz w:val="20"/>
            <w:szCs w:val="20"/>
          </w:rPr>
          <w:t xml:space="preserve">specific effects </w:t>
        </w:r>
      </w:ins>
      <w:ins w:id="281" w:author="Microsoft Office User" w:date="2024-11-04T10:07:00Z">
        <w:r w:rsidR="00E34A3A">
          <w:rPr>
            <w:rFonts w:ascii="Arial" w:hAnsi="Arial" w:cs="Arial"/>
            <w:color w:val="000000" w:themeColor="text1"/>
            <w:sz w:val="20"/>
            <w:szCs w:val="20"/>
          </w:rPr>
          <w:t xml:space="preserve">on </w:t>
        </w:r>
      </w:ins>
      <w:ins w:id="282" w:author="Microsoft Office User" w:date="2024-11-04T10:16:00Z">
        <w:r w:rsidR="00C16D03">
          <w:rPr>
            <w:rFonts w:ascii="Arial" w:hAnsi="Arial" w:cs="Arial"/>
            <w:color w:val="000000" w:themeColor="text1"/>
            <w:sz w:val="20"/>
            <w:szCs w:val="20"/>
          </w:rPr>
          <w:t>disease</w:t>
        </w:r>
      </w:ins>
      <w:ins w:id="283" w:author="Microsoft Office User" w:date="2024-11-04T10:17:00Z">
        <w:r w:rsidR="00C16D03">
          <w:rPr>
            <w:rFonts w:ascii="Arial" w:hAnsi="Arial" w:cs="Arial"/>
            <w:color w:val="000000" w:themeColor="text1"/>
            <w:sz w:val="20"/>
            <w:szCs w:val="20"/>
          </w:rPr>
          <w:t xml:space="preserve"> su</w:t>
        </w:r>
      </w:ins>
      <w:ins w:id="284" w:author="Microsoft Office User" w:date="2024-11-05T09:13:00Z" w16du:dateUtc="2024-11-05T09:13:00Z">
        <w:r w:rsidR="001926CA">
          <w:rPr>
            <w:rFonts w:ascii="Arial" w:hAnsi="Arial" w:cs="Arial"/>
            <w:color w:val="000000" w:themeColor="text1"/>
            <w:sz w:val="20"/>
            <w:szCs w:val="20"/>
          </w:rPr>
          <w:t>s</w:t>
        </w:r>
      </w:ins>
      <w:ins w:id="285" w:author="Microsoft Office User" w:date="2024-11-04T10:17:00Z">
        <w:r w:rsidR="00C16D03">
          <w:rPr>
            <w:rFonts w:ascii="Arial" w:hAnsi="Arial" w:cs="Arial"/>
            <w:color w:val="000000" w:themeColor="text1"/>
            <w:sz w:val="20"/>
            <w:szCs w:val="20"/>
          </w:rPr>
          <w:t>ceptibility or growth rate</w:t>
        </w:r>
      </w:ins>
      <w:ins w:id="286" w:author="Microsoft Office User" w:date="2024-11-04T10:07:00Z">
        <w:r w:rsidR="00E34A3A">
          <w:rPr>
            <w:rFonts w:ascii="Arial" w:hAnsi="Arial" w:cs="Arial"/>
            <w:color w:val="000000" w:themeColor="text1"/>
            <w:sz w:val="20"/>
            <w:szCs w:val="20"/>
          </w:rPr>
          <w:t>.</w:t>
        </w:r>
      </w:ins>
    </w:p>
    <w:p w14:paraId="2E8D3FFB" w14:textId="77777777" w:rsidR="00E4210C" w:rsidRDefault="00E4210C" w:rsidP="00C96F29">
      <w:pPr>
        <w:pStyle w:val="NormalWeb"/>
        <w:rPr>
          <w:ins w:id="287" w:author="Microsoft Office User" w:date="2024-11-04T09:57:00Z"/>
          <w:rFonts w:ascii="Arial" w:hAnsi="Arial" w:cs="Arial"/>
          <w:color w:val="000000" w:themeColor="text1"/>
          <w:sz w:val="20"/>
          <w:szCs w:val="20"/>
        </w:rPr>
      </w:pPr>
    </w:p>
    <w:p w14:paraId="5DAE3DF4" w14:textId="1FDDB678" w:rsidR="00F34013" w:rsidRPr="00362205" w:rsidDel="007372D3" w:rsidRDefault="007372D3" w:rsidP="00961490">
      <w:pPr>
        <w:rPr>
          <w:del w:id="288" w:author="Microsoft Office User" w:date="2024-11-01T13:05:00Z"/>
          <w:rFonts w:ascii="Arial" w:hAnsi="Arial" w:cs="Arial"/>
          <w:color w:val="000000" w:themeColor="text1"/>
          <w:sz w:val="20"/>
          <w:szCs w:val="20"/>
          <w:rPrChange w:id="289" w:author="Microsoft Office User" w:date="2024-11-05T09:25:00Z" w16du:dateUtc="2024-11-05T09:25:00Z">
            <w:rPr>
              <w:del w:id="290" w:author="Microsoft Office User" w:date="2024-11-01T13:05:00Z"/>
              <w:rFonts w:ascii="Arial" w:hAnsi="Arial" w:cs="Arial"/>
              <w:color w:val="000000" w:themeColor="text1"/>
            </w:rPr>
          </w:rPrChange>
        </w:rPr>
      </w:pPr>
      <w:del w:id="291" w:author="Microsoft Office User" w:date="2024-11-04T09:58:00Z">
        <w:r w:rsidDel="00E4210C">
          <w:rPr>
            <w:rFonts w:ascii="Arial" w:hAnsi="Arial" w:cs="Arial"/>
            <w:color w:val="000000" w:themeColor="text1"/>
            <w:sz w:val="20"/>
            <w:szCs w:val="20"/>
          </w:rPr>
          <w:lastRenderedPageBreak/>
          <w:fldChar w:fldCharType="begin"/>
        </w:r>
        <w:r w:rsidDel="00E4210C">
          <w:rPr>
            <w:rFonts w:ascii="Arial" w:hAnsi="Arial" w:cs="Arial"/>
            <w:color w:val="000000" w:themeColor="text1"/>
            <w:sz w:val="20"/>
            <w:szCs w:val="20"/>
          </w:rPr>
          <w:del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delInstrText>
        </w:r>
        <w:r w:rsidDel="00E4210C">
          <w:rPr>
            <w:rFonts w:ascii="Arial" w:hAnsi="Arial" w:cs="Arial"/>
            <w:color w:val="000000" w:themeColor="text1"/>
            <w:sz w:val="20"/>
            <w:szCs w:val="20"/>
          </w:rPr>
          <w:fldChar w:fldCharType="separate"/>
        </w:r>
        <w:r w:rsidRPr="007372D3" w:rsidDel="00E4210C">
          <w:rPr>
            <w:rFonts w:ascii="Arial" w:hAnsi="Arial" w:cs="Arial"/>
            <w:color w:val="000000"/>
            <w:sz w:val="20"/>
            <w:vertAlign w:val="superscript"/>
          </w:rPr>
          <w:delText>32</w:delText>
        </w:r>
        <w:r w:rsidDel="00E4210C">
          <w:rPr>
            <w:rFonts w:ascii="Arial" w:hAnsi="Arial" w:cs="Arial"/>
            <w:color w:val="000000" w:themeColor="text1"/>
            <w:sz w:val="20"/>
            <w:szCs w:val="20"/>
          </w:rPr>
          <w:fldChar w:fldCharType="end"/>
        </w:r>
        <w:r w:rsidDel="00E4210C">
          <w:rPr>
            <w:rFonts w:ascii="Arial" w:hAnsi="Arial" w:cs="Arial"/>
            <w:color w:val="000000" w:themeColor="text1"/>
            <w:sz w:val="20"/>
            <w:szCs w:val="20"/>
          </w:rPr>
          <w:fldChar w:fldCharType="begin"/>
        </w:r>
        <w:r w:rsidDel="00E4210C">
          <w:rPr>
            <w:rFonts w:ascii="Arial" w:hAnsi="Arial" w:cs="Arial"/>
            <w:color w:val="000000" w:themeColor="text1"/>
            <w:sz w:val="20"/>
            <w:szCs w:val="20"/>
          </w:rPr>
          <w:delInstrText xml:space="preserve"> ADDIN ZOTERO_ITEM CSL_CITATION {"citationID":"55Tjaj2F","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Del="00E4210C">
          <w:rPr>
            <w:rFonts w:ascii="Arial" w:hAnsi="Arial" w:cs="Arial"/>
            <w:color w:val="000000" w:themeColor="text1"/>
            <w:sz w:val="20"/>
            <w:szCs w:val="20"/>
          </w:rPr>
          <w:fldChar w:fldCharType="separate"/>
        </w:r>
        <w:r w:rsidRPr="007372D3" w:rsidDel="00E4210C">
          <w:rPr>
            <w:rFonts w:ascii="Arial" w:hAnsi="Arial" w:cs="Arial"/>
            <w:color w:val="000000"/>
            <w:sz w:val="20"/>
            <w:vertAlign w:val="superscript"/>
          </w:rPr>
          <w:delText>41</w:delText>
        </w:r>
        <w:r w:rsidDel="00E4210C">
          <w:rPr>
            <w:rFonts w:ascii="Arial" w:hAnsi="Arial" w:cs="Arial"/>
            <w:color w:val="000000" w:themeColor="text1"/>
            <w:sz w:val="20"/>
            <w:szCs w:val="20"/>
          </w:rPr>
          <w:fldChar w:fldCharType="end"/>
        </w:r>
      </w:del>
      <w:del w:id="292" w:author="Microsoft Office User" w:date="2024-11-02T10:24:00Z">
        <w:r w:rsidR="00F126F5" w:rsidDel="007372D3">
          <w:rPr>
            <w:rFonts w:ascii="Arial" w:hAnsi="Arial" w:cs="Arial"/>
            <w:color w:val="000000" w:themeColor="text1"/>
          </w:rPr>
          <w:fldChar w:fldCharType="begin"/>
        </w:r>
        <w:r w:rsidDel="007372D3">
          <w:rPr>
            <w:rFonts w:ascii="Arial" w:hAnsi="Arial" w:cs="Arial"/>
            <w:color w:val="000000" w:themeColor="text1"/>
          </w:rPr>
          <w:delInstrText xml:space="preserve"> ADDIN ZOTERO_ITEM CSL_CITATION {"citationID":"m4O6dPT9","properties":{"formattedCitation":"\\super 42\\nosupersub{}","plainCitation":"42","noteIndex":0},"citationItems":[{"id":"ViKPBahs/17RkqV96","uris":["http://zotero.org/users/4235445/items/UCIUMHJ8"],"itemData":{"id":1116,"type":"article-journal","abstract":"Bacterial diversity associated with corals has been studied extensively, however, localization of bacterial associations within the holobiont is still poorly resolved. Here we provide novel insight into the localization of coral-associated microbial aggregates (CAMAs) within tissues of the coral Acropora hyacinthus. In total, 318 and 308 CAMAs were characterized via histological and fluorescent in situ hybridization (FISH) approaches respectively, and shown to be distributed extensively throughout coral tissues collected from five sites in Japan and Australia. The densities of CAMAs within the tissues were negatively correlated with the distance from the coastline (i.e. lowest densities at offshore sites). CAMAs were randomly distributed across the six coral tissue regions investigated. Within each CAMA, bacterial cells had similar morphological characteristics, but bacterial morphologies varied among CAMAs, with at least five distinct types identified. Identifying the location of microorganisms associated with the coral host is a prerequisite for understanding their contributions to fitness. Localization of tissue-specific communities housed within CAMAs is particularly important, as these communities are potentially important contributors to vital metabolic functions of the holobiont.","container-title":"Scientific Reports","DOI":"10.1038/s41598-019-49651-7","ISSN":"2045-2322","issue":"1","journalAbbreviation":"Sci Rep","language":"en","license":"2019 The Author(s)","note":"number: 1\npublisher: Nature Publishing Group","page":"14662","source":"www.nature.com","title":"Characterization of coral-associated microbial aggregates (CAMAs) within tissues of the coral Acropora hyacinthus","volume":"9","author":[{"family":"Wada","given":"Naohisa"},{"family":"Ishimochi","given":"Mizuki"},{"family":"Matsui","given":"Taeko"},{"family":"Pollock","given":"F. Joseph"},{"family":"Tang","given":"Sen-Lin"},{"family":"Ainsworth","given":"Tracy D."},{"family":"Willis","given":"Bette L."},{"family":"Mano","given":"Nobuhiro"},{"family":"Bourne","given":"David G."}],"issued":{"date-parts":[["2019",10,10]]}}}],"schema":"https://github.com/citation-style-language/schema/raw/master/csl-citation.json"} </w:delInstrText>
        </w:r>
        <w:r w:rsidR="00F126F5" w:rsidDel="007372D3">
          <w:rPr>
            <w:rFonts w:ascii="Arial" w:hAnsi="Arial" w:cs="Arial"/>
            <w:color w:val="000000" w:themeColor="text1"/>
          </w:rPr>
          <w:fldChar w:fldCharType="separate"/>
        </w:r>
        <w:r w:rsidRPr="007372D3" w:rsidDel="007372D3">
          <w:rPr>
            <w:rFonts w:ascii="Arial" w:hAnsi="Arial" w:cs="Arial"/>
            <w:color w:val="000000"/>
            <w:sz w:val="20"/>
            <w:vertAlign w:val="superscript"/>
          </w:rPr>
          <w:delText>42</w:delText>
        </w:r>
        <w:r w:rsidR="00F126F5" w:rsidDel="007372D3">
          <w:rPr>
            <w:rFonts w:ascii="Arial" w:hAnsi="Arial" w:cs="Arial"/>
            <w:color w:val="000000" w:themeColor="text1"/>
          </w:rPr>
          <w:fldChar w:fldCharType="end"/>
        </w:r>
        <w:r w:rsidR="00CF248A" w:rsidDel="007372D3">
          <w:rPr>
            <w:rFonts w:ascii="Arial" w:hAnsi="Arial" w:cs="Arial"/>
            <w:color w:val="000000" w:themeColor="text1"/>
          </w:rPr>
          <w:fldChar w:fldCharType="begin"/>
        </w:r>
        <w:r w:rsidDel="007372D3">
          <w:rPr>
            <w:rFonts w:ascii="Arial" w:hAnsi="Arial" w:cs="Arial"/>
            <w:color w:val="000000" w:themeColor="text1"/>
          </w:rPr>
          <w:delInstrText xml:space="preserve"> ADDIN ZOTERO_ITEM CSL_CITATION {"citationID":"w64q0sL1","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R="00CF248A" w:rsidDel="007372D3">
          <w:rPr>
            <w:rFonts w:ascii="Arial" w:hAnsi="Arial" w:cs="Arial"/>
            <w:color w:val="000000" w:themeColor="text1"/>
          </w:rPr>
          <w:fldChar w:fldCharType="separate"/>
        </w:r>
        <w:r w:rsidRPr="007372D3" w:rsidDel="007372D3">
          <w:rPr>
            <w:rFonts w:ascii="Arial" w:hAnsi="Arial" w:cs="Arial"/>
            <w:color w:val="000000"/>
            <w:sz w:val="20"/>
            <w:vertAlign w:val="superscript"/>
          </w:rPr>
          <w:delText>41</w:delText>
        </w:r>
        <w:r w:rsidR="00CF248A" w:rsidDel="007372D3">
          <w:rPr>
            <w:rFonts w:ascii="Arial" w:hAnsi="Arial" w:cs="Arial"/>
            <w:color w:val="000000" w:themeColor="text1"/>
          </w:rPr>
          <w:fldChar w:fldCharType="end"/>
        </w:r>
        <w:r w:rsidR="00CF248A" w:rsidDel="007372D3">
          <w:rPr>
            <w:rFonts w:ascii="Arial" w:hAnsi="Arial" w:cs="Arial"/>
            <w:color w:val="000000" w:themeColor="text1"/>
          </w:rPr>
          <w:delText xml:space="preserve"> </w:delText>
        </w:r>
      </w:del>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7C3ACF97" w:rsidR="00961490" w:rsidRPr="00961490" w:rsidRDefault="00C16D03" w:rsidP="00961490">
      <w:pPr>
        <w:rPr>
          <w:rFonts w:ascii="Arial" w:eastAsia="Times New Roman" w:hAnsi="Arial" w:cs="Arial"/>
          <w:sz w:val="20"/>
          <w:szCs w:val="20"/>
        </w:rPr>
      </w:pPr>
      <w:ins w:id="293" w:author="Microsoft Office User" w:date="2024-11-04T10:21:00Z">
        <w:r>
          <w:rPr>
            <w:rFonts w:ascii="Arial" w:eastAsia="Times New Roman" w:hAnsi="Arial" w:cs="Arial"/>
            <w:sz w:val="20"/>
            <w:szCs w:val="20"/>
          </w:rPr>
          <w:t xml:space="preserve">We found </w:t>
        </w:r>
      </w:ins>
      <w:del w:id="294" w:author="Microsoft Office User" w:date="2024-11-04T10:21:00Z">
        <w:r w:rsidR="00961490" w:rsidRPr="00961490" w:rsidDel="00C16D03">
          <w:rPr>
            <w:rFonts w:ascii="Arial" w:eastAsia="Times New Roman" w:hAnsi="Arial" w:cs="Arial"/>
            <w:sz w:val="20"/>
            <w:szCs w:val="20"/>
          </w:rPr>
          <w:delText xml:space="preserve">The findings of </w:delText>
        </w:r>
      </w:del>
      <w:r w:rsidR="00961490" w:rsidRPr="00961490">
        <w:rPr>
          <w:rFonts w:ascii="Arial" w:eastAsia="Times New Roman" w:hAnsi="Arial" w:cs="Arial"/>
          <w:sz w:val="20"/>
          <w:szCs w:val="20"/>
        </w:rPr>
        <w:t>positive correlations between</w:t>
      </w:r>
      <w:ins w:id="295" w:author="Microsoft Office User" w:date="2024-11-02T10:25:00Z">
        <w:r w:rsidR="007372D3">
          <w:rPr>
            <w:rFonts w:ascii="Arial" w:eastAsia="Times New Roman" w:hAnsi="Arial" w:cs="Arial"/>
            <w:sz w:val="20"/>
            <w:szCs w:val="20"/>
          </w:rPr>
          <w:t xml:space="preserve"> the </w:t>
        </w:r>
      </w:ins>
      <w:ins w:id="296" w:author="Microsoft Office User" w:date="2024-11-04T10:18:00Z">
        <w:r>
          <w:rPr>
            <w:rFonts w:ascii="Arial" w:eastAsia="Times New Roman" w:hAnsi="Arial" w:cs="Arial"/>
            <w:sz w:val="20"/>
            <w:szCs w:val="20"/>
          </w:rPr>
          <w:t xml:space="preserve">total </w:t>
        </w:r>
      </w:ins>
      <w:ins w:id="297" w:author="Microsoft Office User" w:date="2024-11-02T10:25:00Z">
        <w:r w:rsidR="007372D3">
          <w:rPr>
            <w:rFonts w:ascii="Arial" w:eastAsia="Times New Roman" w:hAnsi="Arial" w:cs="Arial"/>
            <w:sz w:val="20"/>
            <w:szCs w:val="20"/>
          </w:rPr>
          <w:t>relative abundance of</w:t>
        </w:r>
      </w:ins>
      <w:r w:rsidR="00961490" w:rsidRPr="00961490">
        <w:rPr>
          <w:rFonts w:ascii="Arial" w:eastAsia="Times New Roman" w:hAnsi="Arial" w:cs="Arial"/>
          <w:sz w:val="20"/>
          <w:szCs w:val="20"/>
        </w:rPr>
        <w:t xml:space="preserve"> </w:t>
      </w:r>
      <w:r w:rsidR="00961490" w:rsidRPr="00961490">
        <w:rPr>
          <w:rFonts w:ascii="Arial" w:eastAsia="Times New Roman" w:hAnsi="Arial" w:cs="Arial"/>
          <w:i/>
          <w:sz w:val="20"/>
          <w:szCs w:val="20"/>
        </w:rPr>
        <w:t>Endozoicomonas</w:t>
      </w:r>
      <w:ins w:id="298" w:author="Microsoft Office User" w:date="2024-11-01T14:00:00Z">
        <w:r w:rsidR="00807677">
          <w:rPr>
            <w:rFonts w:ascii="Arial" w:eastAsia="Times New Roman" w:hAnsi="Arial" w:cs="Arial"/>
            <w:i/>
            <w:sz w:val="20"/>
            <w:szCs w:val="20"/>
          </w:rPr>
          <w:t xml:space="preserve"> </w:t>
        </w:r>
      </w:ins>
      <w:ins w:id="299" w:author="Microsoft Office User" w:date="2024-11-04T10:19:00Z">
        <w:r>
          <w:rPr>
            <w:rFonts w:ascii="Arial" w:eastAsia="Times New Roman" w:hAnsi="Arial" w:cs="Arial"/>
            <w:iCs/>
            <w:sz w:val="20"/>
            <w:szCs w:val="20"/>
          </w:rPr>
          <w:t xml:space="preserve">in coral tissue </w:t>
        </w:r>
      </w:ins>
      <w:ins w:id="300" w:author="Microsoft Office User" w:date="2024-11-04T10:20:00Z">
        <w:r>
          <w:rPr>
            <w:rFonts w:ascii="Arial" w:eastAsia="Times New Roman" w:hAnsi="Arial" w:cs="Arial"/>
            <w:iCs/>
            <w:sz w:val="20"/>
            <w:szCs w:val="20"/>
          </w:rPr>
          <w:t>and</w:t>
        </w:r>
      </w:ins>
      <w:ins w:id="301" w:author="Microsoft Office User" w:date="2024-11-04T10:19:00Z">
        <w:r>
          <w:rPr>
            <w:rFonts w:ascii="Arial" w:eastAsia="Times New Roman" w:hAnsi="Arial" w:cs="Arial"/>
            <w:iCs/>
            <w:sz w:val="20"/>
            <w:szCs w:val="20"/>
          </w:rPr>
          <w:t xml:space="preserve"> </w:t>
        </w:r>
      </w:ins>
      <w:ins w:id="302" w:author="Microsoft Office User" w:date="2024-11-04T10:20:00Z">
        <w:r>
          <w:rPr>
            <w:rFonts w:ascii="Arial" w:eastAsia="Times New Roman" w:hAnsi="Arial" w:cs="Arial"/>
            <w:iCs/>
            <w:sz w:val="20"/>
            <w:szCs w:val="20"/>
          </w:rPr>
          <w:t xml:space="preserve">the </w:t>
        </w:r>
      </w:ins>
      <w:del w:id="303" w:author="Microsoft Office User" w:date="2024-11-04T10:19:00Z">
        <w:r w:rsidR="00961490" w:rsidRPr="00961490" w:rsidDel="00C16D0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host</w:t>
      </w:r>
      <w:ins w:id="304" w:author="Microsoft Office User" w:date="2024-11-04T10:20:00Z">
        <w:r>
          <w:rPr>
            <w:rFonts w:ascii="Arial" w:eastAsia="Times New Roman" w:hAnsi="Arial" w:cs="Arial"/>
            <w:sz w:val="20"/>
            <w:szCs w:val="20"/>
          </w:rPr>
          <w:t xml:space="preserve"> traits of</w:t>
        </w:r>
      </w:ins>
      <w:r w:rsidR="00961490" w:rsidRPr="00961490">
        <w:rPr>
          <w:rFonts w:ascii="Arial" w:eastAsia="Times New Roman" w:hAnsi="Arial" w:cs="Arial"/>
          <w:sz w:val="20"/>
          <w:szCs w:val="20"/>
        </w:rPr>
        <w:t xml:space="preserve"> growth rate</w:t>
      </w:r>
      <w:del w:id="305" w:author="Microsoft Office User" w:date="2024-11-04T10:20:00Z">
        <w:r w:rsidR="00961490" w:rsidRPr="00961490" w:rsidDel="00C16D03">
          <w:rPr>
            <w:rFonts w:ascii="Arial" w:eastAsia="Times New Roman" w:hAnsi="Arial" w:cs="Arial"/>
            <w:sz w:val="20"/>
            <w:szCs w:val="20"/>
          </w:rPr>
          <w:delText>,</w:delText>
        </w:r>
      </w:del>
      <w:r w:rsidR="00961490" w:rsidRPr="00961490">
        <w:rPr>
          <w:rFonts w:ascii="Arial" w:eastAsia="Times New Roman" w:hAnsi="Arial" w:cs="Arial"/>
          <w:sz w:val="20"/>
          <w:szCs w:val="20"/>
        </w:rPr>
        <w:t xml:space="preserve"> and </w:t>
      </w:r>
      <w:del w:id="306" w:author="Microsoft Office User" w:date="2024-11-04T10:20:00Z">
        <w:r w:rsidR="00961490" w:rsidRPr="00961490" w:rsidDel="00C16D03">
          <w:rPr>
            <w:rFonts w:ascii="Arial" w:eastAsia="Times New Roman" w:hAnsi="Arial" w:cs="Arial"/>
            <w:sz w:val="20"/>
            <w:szCs w:val="20"/>
          </w:rPr>
          <w:delText xml:space="preserve">host </w:delText>
        </w:r>
      </w:del>
      <w:r w:rsidR="00961490" w:rsidRPr="00961490">
        <w:rPr>
          <w:rFonts w:ascii="Arial" w:eastAsia="Times New Roman" w:hAnsi="Arial" w:cs="Arial"/>
          <w:sz w:val="20"/>
          <w:szCs w:val="20"/>
        </w:rPr>
        <w:t>disease susceptibility</w:t>
      </w:r>
      <w:ins w:id="307" w:author="Microsoft Office User" w:date="2024-11-04T10:21:00Z">
        <w:r>
          <w:rPr>
            <w:rFonts w:ascii="Arial" w:eastAsia="Times New Roman" w:hAnsi="Arial" w:cs="Arial"/>
            <w:sz w:val="20"/>
            <w:szCs w:val="20"/>
          </w:rPr>
          <w:t xml:space="preserve">. This finding </w:t>
        </w:r>
      </w:ins>
      <w:del w:id="308" w:author="Microsoft Office User" w:date="2024-11-04T10:21:00Z">
        <w:r w:rsidR="00961490" w:rsidRPr="00961490" w:rsidDel="00C16D03">
          <w:rPr>
            <w:rFonts w:ascii="Arial" w:eastAsia="Times New Roman" w:hAnsi="Arial" w:cs="Arial"/>
            <w:sz w:val="20"/>
            <w:szCs w:val="20"/>
          </w:rPr>
          <w:delText xml:space="preserve"> documented in this study </w:delText>
        </w:r>
      </w:del>
      <w:r w:rsidR="00961490" w:rsidRPr="00961490">
        <w:rPr>
          <w:rFonts w:ascii="Arial" w:eastAsia="Times New Roman" w:hAnsi="Arial" w:cs="Arial"/>
          <w:sz w:val="20"/>
          <w:szCs w:val="20"/>
        </w:rPr>
        <w:t>complement</w:t>
      </w:r>
      <w:ins w:id="309" w:author="Microsoft Office User" w:date="2024-11-04T10:21:00Z">
        <w:r>
          <w:rPr>
            <w:rFonts w:ascii="Arial" w:eastAsia="Times New Roman" w:hAnsi="Arial" w:cs="Arial"/>
            <w:sz w:val="20"/>
            <w:szCs w:val="20"/>
          </w:rPr>
          <w:t>s</w:t>
        </w:r>
      </w:ins>
      <w:r w:rsidR="00961490" w:rsidRPr="00961490">
        <w:rPr>
          <w:rFonts w:ascii="Arial" w:eastAsia="Times New Roman" w:hAnsi="Arial" w:cs="Arial"/>
          <w:sz w:val="20"/>
          <w:szCs w:val="20"/>
        </w:rPr>
        <w:t xml:space="preserve"> and contextualize</w:t>
      </w:r>
      <w:ins w:id="310" w:author="Microsoft Office User" w:date="2024-11-04T10:22:00Z">
        <w:r>
          <w:rPr>
            <w:rFonts w:ascii="Arial" w:eastAsia="Times New Roman" w:hAnsi="Arial" w:cs="Arial"/>
            <w:sz w:val="20"/>
            <w:szCs w:val="20"/>
          </w:rPr>
          <w:t>s</w:t>
        </w:r>
      </w:ins>
      <w:r w:rsidR="00961490" w:rsidRPr="00961490">
        <w:rPr>
          <w:rFonts w:ascii="Arial" w:eastAsia="Times New Roman" w:hAnsi="Arial" w:cs="Arial"/>
          <w:sz w:val="20"/>
          <w:szCs w:val="20"/>
        </w:rPr>
        <w:t xml:space="preserve"> </w:t>
      </w:r>
      <w:del w:id="311" w:author="Microsoft Office User" w:date="2024-11-04T10:22:00Z">
        <w:r w:rsidR="00961490" w:rsidRPr="00961490" w:rsidDel="00C16D03">
          <w:rPr>
            <w:rFonts w:ascii="Arial" w:eastAsia="Times New Roman" w:hAnsi="Arial" w:cs="Arial"/>
            <w:sz w:val="20"/>
            <w:szCs w:val="20"/>
          </w:rPr>
          <w:delText xml:space="preserve">much of the </w:delText>
        </w:r>
      </w:del>
      <w:r w:rsidR="00961490" w:rsidRPr="00961490">
        <w:rPr>
          <w:rFonts w:ascii="Arial" w:eastAsia="Times New Roman" w:hAnsi="Arial" w:cs="Arial"/>
          <w:sz w:val="20"/>
          <w:szCs w:val="20"/>
        </w:rPr>
        <w:t xml:space="preserve">ongoing work on the mechanisms underlying </w:t>
      </w:r>
      <w:ins w:id="312" w:author="Microsoft Office User" w:date="2024-11-02T10:25:00Z">
        <w:r w:rsidR="007372D3">
          <w:rPr>
            <w:rFonts w:ascii="Arial" w:eastAsia="Times New Roman" w:hAnsi="Arial" w:cs="Arial"/>
            <w:sz w:val="20"/>
            <w:szCs w:val="20"/>
          </w:rPr>
          <w:t xml:space="preserve">the </w:t>
        </w:r>
      </w:ins>
      <w:del w:id="313" w:author="Microsoft Office User" w:date="2024-11-02T10:25:00Z">
        <w:r w:rsidR="00961490" w:rsidRPr="00961490" w:rsidDel="007372D3">
          <w:rPr>
            <w:rFonts w:ascii="Arial" w:eastAsia="Times New Roman" w:hAnsi="Arial" w:cs="Arial"/>
            <w:sz w:val="20"/>
            <w:szCs w:val="20"/>
          </w:rPr>
          <w:delText xml:space="preserve">proposed </w:delText>
        </w:r>
      </w:del>
      <w:r w:rsidR="00961490" w:rsidRPr="00961490">
        <w:rPr>
          <w:rFonts w:ascii="Arial" w:eastAsia="Times New Roman" w:hAnsi="Arial" w:cs="Arial"/>
          <w:sz w:val="20"/>
          <w:szCs w:val="20"/>
        </w:rPr>
        <w:t>coral-</w:t>
      </w:r>
      <w:r w:rsidR="00961490" w:rsidRPr="00961490">
        <w:rPr>
          <w:rFonts w:ascii="Arial" w:eastAsia="Times New Roman" w:hAnsi="Arial" w:cs="Arial"/>
          <w:i/>
          <w:sz w:val="20"/>
          <w:szCs w:val="20"/>
        </w:rPr>
        <w:t>Endozoicomonas</w:t>
      </w:r>
      <w:ins w:id="314" w:author="Microsoft Office User" w:date="2024-11-02T10:25:00Z">
        <w:r w:rsidR="007372D3">
          <w:rPr>
            <w:rFonts w:ascii="Arial" w:eastAsia="Times New Roman" w:hAnsi="Arial" w:cs="Arial"/>
            <w:iCs/>
            <w:sz w:val="20"/>
            <w:szCs w:val="20"/>
          </w:rPr>
          <w:t xml:space="preserve"> symbiosis</w:t>
        </w:r>
      </w:ins>
      <w:r w:rsidR="007372D3">
        <w:rPr>
          <w:rFonts w:ascii="Arial" w:eastAsia="Times New Roman" w:hAnsi="Arial" w:cs="Arial"/>
          <w:iCs/>
          <w:sz w:val="20"/>
          <w:szCs w:val="20"/>
        </w:rPr>
        <w:fldChar w:fldCharType="begin"/>
      </w:r>
      <w:r w:rsidR="007372D3">
        <w:rPr>
          <w:rFonts w:ascii="Arial" w:eastAsia="Times New Roman" w:hAnsi="Arial" w:cs="Arial"/>
          <w:iCs/>
          <w:sz w:val="20"/>
          <w:szCs w:val="20"/>
        </w:rPr>
        <w:instrText xml:space="preserve"> ADDIN ZOTERO_ITEM CSL_CITATION {"citationID":"OKFbW2eM","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7372D3">
        <w:rPr>
          <w:rFonts w:ascii="Arial" w:eastAsia="Times New Roman" w:hAnsi="Arial" w:cs="Arial"/>
          <w:iCs/>
          <w:sz w:val="20"/>
          <w:szCs w:val="20"/>
        </w:rPr>
        <w:fldChar w:fldCharType="separate"/>
      </w:r>
      <w:r w:rsidR="007372D3" w:rsidRPr="007372D3">
        <w:rPr>
          <w:rFonts w:ascii="Arial" w:hAnsi="Arial" w:cs="Arial"/>
          <w:sz w:val="20"/>
          <w:vertAlign w:val="superscript"/>
        </w:rPr>
        <w:t>34</w:t>
      </w:r>
      <w:r w:rsidR="007372D3">
        <w:rPr>
          <w:rFonts w:ascii="Arial" w:eastAsia="Times New Roman" w:hAnsi="Arial" w:cs="Arial"/>
          <w:iCs/>
          <w:sz w:val="20"/>
          <w:szCs w:val="20"/>
        </w:rPr>
        <w:fldChar w:fldCharType="end"/>
      </w:r>
      <w:ins w:id="315" w:author="Microsoft Office User" w:date="2024-11-02T10:26:00Z">
        <w:r w:rsidR="007372D3">
          <w:rPr>
            <w:rFonts w:ascii="Arial" w:eastAsia="Times New Roman" w:hAnsi="Arial" w:cs="Arial"/>
            <w:iCs/>
            <w:sz w:val="20"/>
            <w:szCs w:val="20"/>
          </w:rPr>
          <w:t xml:space="preserve"> and the potential role of </w:t>
        </w:r>
        <w:r w:rsidR="007372D3">
          <w:rPr>
            <w:rFonts w:ascii="Arial" w:eastAsia="Times New Roman" w:hAnsi="Arial" w:cs="Arial"/>
            <w:i/>
            <w:sz w:val="20"/>
            <w:szCs w:val="20"/>
          </w:rPr>
          <w:t xml:space="preserve">Endozoicomonas </w:t>
        </w:r>
        <w:r w:rsidR="007372D3">
          <w:rPr>
            <w:rFonts w:ascii="Arial" w:eastAsia="Times New Roman" w:hAnsi="Arial" w:cs="Arial"/>
            <w:iCs/>
            <w:sz w:val="20"/>
            <w:szCs w:val="20"/>
          </w:rPr>
          <w:t>as a</w:t>
        </w:r>
      </w:ins>
      <w:ins w:id="316" w:author="Microsoft Office User" w:date="2024-11-02T10:25:00Z">
        <w:r w:rsidR="007372D3">
          <w:rPr>
            <w:rFonts w:ascii="Arial" w:eastAsia="Times New Roman" w:hAnsi="Arial" w:cs="Arial"/>
            <w:iCs/>
            <w:sz w:val="20"/>
            <w:szCs w:val="20"/>
          </w:rPr>
          <w:t xml:space="preserve"> </w:t>
        </w:r>
      </w:ins>
      <w:del w:id="317" w:author="Microsoft Office User" w:date="2024-11-02T10:25:00Z">
        <w:r w:rsidR="00961490" w:rsidRPr="00961490" w:rsidDel="007372D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metabolic mutualis</w:t>
      </w:r>
      <w:ins w:id="318" w:author="Microsoft Office User" w:date="2024-11-02T10:26:00Z">
        <w:r w:rsidR="007372D3">
          <w:rPr>
            <w:rFonts w:ascii="Arial" w:eastAsia="Times New Roman" w:hAnsi="Arial" w:cs="Arial"/>
            <w:sz w:val="20"/>
            <w:szCs w:val="20"/>
          </w:rPr>
          <w:t>t</w:t>
        </w:r>
      </w:ins>
      <w:del w:id="319" w:author="Microsoft Office User" w:date="2024-11-02T10:26:00Z">
        <w:r w:rsidR="00961490" w:rsidRPr="00961490" w:rsidDel="007372D3">
          <w:rPr>
            <w:rFonts w:ascii="Arial" w:eastAsia="Times New Roman" w:hAnsi="Arial" w:cs="Arial"/>
            <w:sz w:val="20"/>
            <w:szCs w:val="20"/>
          </w:rPr>
          <w:delText>m</w:delText>
        </w:r>
      </w:del>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kTZtFZ6Z","properties":{"formattedCitation":"\\super 32,35\\nosupersub{}","plainCitation":"32,35","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C04DDF" w:rsidRPr="00C04DDF">
        <w:rPr>
          <w:rFonts w:ascii="Arial" w:hAnsi="Arial" w:cs="Arial"/>
          <w:sz w:val="20"/>
          <w:vertAlign w:val="superscript"/>
        </w:rPr>
        <w:t>32,35</w:t>
      </w:r>
      <w:r w:rsidR="00AE7C6A">
        <w:rPr>
          <w:rFonts w:ascii="Arial" w:eastAsia="Times New Roman" w:hAnsi="Arial" w:cs="Arial"/>
          <w:sz w:val="20"/>
          <w:szCs w:val="20"/>
        </w:rPr>
        <w:fldChar w:fldCharType="end"/>
      </w:r>
      <w:ins w:id="320" w:author="Microsoft Office User" w:date="2024-11-02T10:26:00Z">
        <w:r w:rsidR="007372D3">
          <w:rPr>
            <w:rFonts w:ascii="Arial" w:eastAsia="Times New Roman" w:hAnsi="Arial" w:cs="Arial"/>
            <w:sz w:val="20"/>
            <w:szCs w:val="20"/>
          </w:rPr>
          <w:t>.</w:t>
        </w:r>
      </w:ins>
      <w:commentRangeStart w:id="321"/>
      <w:del w:id="322" w:author="Microsoft Office User" w:date="2024-11-05T08:42:00Z" w16du:dateUtc="2024-11-05T08:42:00Z">
        <w:r w:rsidR="007372D3" w:rsidRPr="0045598B" w:rsidDel="004817D1">
          <w:rPr>
            <w:rFonts w:ascii="Arial" w:eastAsia="Times New Roman" w:hAnsi="Arial" w:cs="Arial"/>
            <w:strike/>
            <w:sz w:val="20"/>
            <w:szCs w:val="20"/>
            <w:rPrChange w:id="323" w:author="Microsoft Office User" w:date="2024-11-04T10:29:00Z">
              <w:rPr>
                <w:rFonts w:ascii="Arial" w:eastAsia="Times New Roman" w:hAnsi="Arial" w:cs="Arial"/>
                <w:sz w:val="20"/>
                <w:szCs w:val="20"/>
              </w:rPr>
            </w:rPrChange>
          </w:rPr>
          <w:fldChar w:fldCharType="begin"/>
        </w:r>
        <w:r w:rsidR="004817D1" w:rsidDel="004817D1">
          <w:rPr>
            <w:rFonts w:ascii="Arial" w:eastAsia="Times New Roman" w:hAnsi="Arial" w:cs="Arial"/>
            <w:strike/>
            <w:sz w:val="20"/>
            <w:szCs w:val="20"/>
          </w:rPr>
          <w:delInstrText xml:space="preserve"> ADDIN ZOTERO_ITEM CSL_CITATION {"citationID":"LGtygMQP","properties":{"formattedCitation":"\\super 41,42\\nosupersub{}","plainCitation":"41,42","noteIndex":0},"citationItems":[{"id":2659,"uris":["http://zotero.org/groups/2769688/items/MSWH6D78"],"itemData":{"id":2659,"type":"article-journal","container-title":"Marine Biology","DOI":"10.1007/s00227-007-0708-y","ISSN":"0025-3162, 1432-1793","issue":"2","journalAbbreviation":"Mar Biol","language":"en","license":"http://www.springer.com/tdm","page":"475-483","source":"DOI.org (Crossref)","title":"Linking abundance and diversity of sponge-associated microbial communities to metabolic differences in host sponges","volume":"152","author":[{"family":"Weisz","given":"Jeremy B."},{"family":"Hentschel","given":"Ute"},{"family":"Lindquist","given":"Niels"},{"family":"Martens","given":"Christopher S."}],"issued":{"date-parts":[["2007",8]]}}},{"id":2655,"uris":["http://zotero.org/groups/2769688/items/IN7HR5AN"],"itemData":{"id":2655,"type":"article-journal","abstract":"The ecological and evolutionary forces that shape interactions between marine sponges and their symbiotic microbiota remain poorly understood. Considerable work has been done to characterize the sponge microbiome, and this research has shown that there are two distinct types of sponges: those with high microbial abundances (HMA) and those with low microbial abundances (LMA). There is no clear evolutionary driver for this distinction, and we have only a limited understanding of how HMA or LMA status affects host phenotypes (e.g. feeding behavior, capacity for nutrient cycling). We had two primary goals with the present study. First, we used a variety of microscopic techniques to compare aspects of host biology (e.g. choanocyte chamber morphology and density) in the context of symbiont status. Secondly, we used molecular approaches to uncover components of ecological structure of bacterial communities in HMA versus LMA sponges (e.g. species richness, evenness). We found that choanocyte chamber density is greater in LMA sponges than in HMA sponges. We also found distinct patterns of organization for bacterial communities in HMA and LMA sponges, although environmental factors, to a lesser degree, also influence community structure in the Floridian sponges we examined. These results suggest that the large bacterial communities found in HMA sponges may allow the host to decrease their heterotrophy versus that of LMA sponges with minimal bacterial communities.","container-title":"Marine Ecology","DOI":"10.1111/maec.12098","ISSN":"1439-0485","issue":"4","language":"en","license":"© 2013 Blackwell Verlag GmbH","note":"_eprint: https://onlinelibrary.wiley.com/doi/pdf/10.1111/maec.12098","page":"414-424","source":"Wiley Online Library","title":"Sponge heterotrophic capacity and bacterial community structure in high- and low-microbial abundance sponges","volume":"35","author":[{"family":"Poppell","given":"Ericka"},{"family":"Weisz","given":"Jeremy"},{"family":"Spicer","given":"Lori"},{"family":"Massaro","given":"Andrew"},{"family":"Hill","given":"April"},{"family":"Hill","given":"Malcolm"}],"issued":{"date-parts":[["2014"]]}}}],"schema":"https://github.com/citation-style-language/schema/raw/master/csl-citation.json"} </w:delInstrText>
        </w:r>
        <w:r w:rsidR="007372D3" w:rsidRPr="0045598B" w:rsidDel="004817D1">
          <w:rPr>
            <w:rFonts w:ascii="Arial" w:eastAsia="Times New Roman" w:hAnsi="Arial" w:cs="Arial"/>
            <w:strike/>
            <w:sz w:val="20"/>
            <w:szCs w:val="20"/>
            <w:rPrChange w:id="324" w:author="Microsoft Office User" w:date="2024-11-04T10:29:00Z">
              <w:rPr>
                <w:rFonts w:ascii="Arial" w:eastAsia="Times New Roman" w:hAnsi="Arial" w:cs="Arial"/>
                <w:sz w:val="20"/>
                <w:szCs w:val="20"/>
              </w:rPr>
            </w:rPrChange>
          </w:rPr>
          <w:fldChar w:fldCharType="separate"/>
        </w:r>
        <w:r w:rsidR="004817D1" w:rsidRPr="004817D1" w:rsidDel="004817D1">
          <w:rPr>
            <w:rFonts w:ascii="Arial" w:hAnsi="Arial" w:cs="Arial"/>
            <w:sz w:val="20"/>
            <w:vertAlign w:val="superscript"/>
          </w:rPr>
          <w:delText>41,42</w:delText>
        </w:r>
        <w:r w:rsidR="007372D3" w:rsidRPr="0045598B" w:rsidDel="004817D1">
          <w:rPr>
            <w:rFonts w:ascii="Arial" w:eastAsia="Times New Roman" w:hAnsi="Arial" w:cs="Arial"/>
            <w:strike/>
            <w:sz w:val="20"/>
            <w:szCs w:val="20"/>
            <w:rPrChange w:id="325" w:author="Microsoft Office User" w:date="2024-11-04T10:29:00Z">
              <w:rPr>
                <w:rFonts w:ascii="Arial" w:eastAsia="Times New Roman" w:hAnsi="Arial" w:cs="Arial"/>
                <w:sz w:val="20"/>
                <w:szCs w:val="20"/>
              </w:rPr>
            </w:rPrChange>
          </w:rPr>
          <w:fldChar w:fldCharType="end"/>
        </w:r>
        <w:r w:rsidR="00961490" w:rsidRPr="0045598B" w:rsidDel="004817D1">
          <w:rPr>
            <w:rFonts w:ascii="Arial" w:eastAsia="Times New Roman" w:hAnsi="Arial" w:cs="Arial"/>
            <w:strike/>
            <w:sz w:val="20"/>
            <w:szCs w:val="20"/>
            <w:rPrChange w:id="326" w:author="Microsoft Office User" w:date="2024-11-04T10:29:00Z">
              <w:rPr>
                <w:rFonts w:ascii="Arial" w:eastAsia="Times New Roman" w:hAnsi="Arial" w:cs="Arial"/>
                <w:sz w:val="20"/>
                <w:szCs w:val="20"/>
              </w:rPr>
            </w:rPrChange>
          </w:rPr>
          <w:delText xml:space="preserve"> </w:delText>
        </w:r>
      </w:del>
      <w:del w:id="327" w:author="Microsoft Office User" w:date="2024-11-02T10:29:00Z">
        <w:r w:rsidR="00961490" w:rsidRPr="0045598B" w:rsidDel="007372D3">
          <w:rPr>
            <w:rFonts w:ascii="Arial" w:eastAsia="Times New Roman" w:hAnsi="Arial" w:cs="Arial"/>
            <w:strike/>
            <w:sz w:val="20"/>
            <w:szCs w:val="20"/>
            <w:rPrChange w:id="328" w:author="Microsoft Office User" w:date="2024-11-04T10:29:00Z">
              <w:rPr>
                <w:rFonts w:ascii="Arial" w:eastAsia="Times New Roman" w:hAnsi="Arial" w:cs="Arial"/>
                <w:sz w:val="20"/>
                <w:szCs w:val="20"/>
              </w:rPr>
            </w:rPrChange>
          </w:rPr>
          <w:delText xml:space="preserve">and </w:delText>
        </w:r>
      </w:del>
      <w:del w:id="329" w:author="Microsoft Office User" w:date="2024-11-05T08:42:00Z" w16du:dateUtc="2024-11-05T08:42:00Z">
        <w:r w:rsidR="00961490" w:rsidRPr="0045598B" w:rsidDel="004817D1">
          <w:rPr>
            <w:rFonts w:ascii="Arial" w:eastAsia="Times New Roman" w:hAnsi="Arial" w:cs="Arial"/>
            <w:strike/>
            <w:sz w:val="20"/>
            <w:szCs w:val="20"/>
            <w:rPrChange w:id="330" w:author="Microsoft Office User" w:date="2024-11-04T10:29:00Z">
              <w:rPr>
                <w:rFonts w:ascii="Arial" w:eastAsia="Times New Roman" w:hAnsi="Arial" w:cs="Arial"/>
                <w:sz w:val="20"/>
                <w:szCs w:val="20"/>
              </w:rPr>
            </w:rPrChange>
          </w:rPr>
          <w:delText xml:space="preserve">suggest that the interaction of </w:delText>
        </w:r>
        <w:r w:rsidR="00961490" w:rsidRPr="0045598B" w:rsidDel="004817D1">
          <w:rPr>
            <w:rFonts w:ascii="Arial" w:eastAsia="Times New Roman" w:hAnsi="Arial" w:cs="Arial"/>
            <w:i/>
            <w:strike/>
            <w:sz w:val="20"/>
            <w:szCs w:val="20"/>
            <w:rPrChange w:id="331" w:author="Microsoft Office User" w:date="2024-11-04T10:29:00Z">
              <w:rPr>
                <w:rFonts w:ascii="Arial" w:eastAsia="Times New Roman" w:hAnsi="Arial" w:cs="Arial"/>
                <w:i/>
                <w:sz w:val="20"/>
                <w:szCs w:val="20"/>
              </w:rPr>
            </w:rPrChange>
          </w:rPr>
          <w:delText xml:space="preserve">Endozoicomonas </w:delText>
        </w:r>
        <w:r w:rsidR="00961490" w:rsidRPr="0045598B" w:rsidDel="004817D1">
          <w:rPr>
            <w:rFonts w:ascii="Arial" w:eastAsia="Times New Roman" w:hAnsi="Arial" w:cs="Arial"/>
            <w:strike/>
            <w:sz w:val="20"/>
            <w:szCs w:val="20"/>
            <w:rPrChange w:id="332" w:author="Microsoft Office User" w:date="2024-11-04T10:29:00Z">
              <w:rPr>
                <w:rFonts w:ascii="Arial" w:eastAsia="Times New Roman" w:hAnsi="Arial" w:cs="Arial"/>
                <w:sz w:val="20"/>
                <w:szCs w:val="20"/>
              </w:rPr>
            </w:rPrChange>
          </w:rPr>
          <w:delText>with</w:delText>
        </w:r>
        <w:r w:rsidR="007141C2" w:rsidRPr="0045598B" w:rsidDel="004817D1">
          <w:rPr>
            <w:rFonts w:ascii="Arial" w:eastAsia="Times New Roman" w:hAnsi="Arial" w:cs="Arial"/>
            <w:strike/>
            <w:sz w:val="20"/>
            <w:szCs w:val="20"/>
            <w:rPrChange w:id="333" w:author="Microsoft Office User" w:date="2024-11-04T10:29:00Z">
              <w:rPr>
                <w:rFonts w:ascii="Arial" w:eastAsia="Times New Roman" w:hAnsi="Arial" w:cs="Arial"/>
                <w:sz w:val="20"/>
                <w:szCs w:val="20"/>
              </w:rPr>
            </w:rPrChange>
          </w:rPr>
          <w:delText xml:space="preserve"> </w:delText>
        </w:r>
        <w:r w:rsidR="00961490" w:rsidRPr="0045598B" w:rsidDel="004817D1">
          <w:rPr>
            <w:rFonts w:ascii="Arial" w:eastAsia="Times New Roman" w:hAnsi="Arial" w:cs="Arial"/>
            <w:strike/>
            <w:sz w:val="20"/>
            <w:szCs w:val="20"/>
            <w:rPrChange w:id="334" w:author="Microsoft Office User" w:date="2024-11-04T10:29:00Z">
              <w:rPr>
                <w:rFonts w:ascii="Arial" w:eastAsia="Times New Roman" w:hAnsi="Arial" w:cs="Arial"/>
                <w:sz w:val="20"/>
                <w:szCs w:val="20"/>
              </w:rPr>
            </w:rPrChange>
          </w:rPr>
          <w:delText>coral disease susceptibility deserves greater scrutiny</w:delText>
        </w:r>
        <w:commentRangeEnd w:id="321"/>
        <w:r w:rsidRPr="0045598B" w:rsidDel="004817D1">
          <w:rPr>
            <w:rStyle w:val="CommentReference"/>
            <w:rFonts w:ascii="Times New Roman" w:eastAsia="Times New Roman" w:hAnsi="Times New Roman" w:cs="Times New Roman"/>
            <w:strike/>
            <w:rPrChange w:id="335" w:author="Microsoft Office User" w:date="2024-11-04T10:29:00Z">
              <w:rPr>
                <w:rStyle w:val="CommentReference"/>
                <w:rFonts w:ascii="Times New Roman" w:eastAsia="Times New Roman" w:hAnsi="Times New Roman" w:cs="Times New Roman"/>
              </w:rPr>
            </w:rPrChange>
          </w:rPr>
          <w:commentReference w:id="321"/>
        </w:r>
        <w:r w:rsidR="00961490" w:rsidRPr="0045598B" w:rsidDel="004817D1">
          <w:rPr>
            <w:rFonts w:ascii="Arial" w:eastAsia="Times New Roman" w:hAnsi="Arial" w:cs="Arial"/>
            <w:strike/>
            <w:sz w:val="20"/>
            <w:szCs w:val="20"/>
            <w:rPrChange w:id="336" w:author="Microsoft Office User" w:date="2024-11-04T10:29:00Z">
              <w:rPr>
                <w:rFonts w:ascii="Arial" w:eastAsia="Times New Roman" w:hAnsi="Arial" w:cs="Arial"/>
                <w:sz w:val="20"/>
                <w:szCs w:val="20"/>
              </w:rPr>
            </w:rPrChange>
          </w:rPr>
          <w:delText>.</w:delText>
        </w:r>
        <w:r w:rsidR="00961490" w:rsidRPr="00961490" w:rsidDel="004817D1">
          <w:rPr>
            <w:rFonts w:ascii="Arial" w:eastAsia="Times New Roman" w:hAnsi="Arial" w:cs="Arial"/>
            <w:sz w:val="20"/>
            <w:szCs w:val="20"/>
          </w:rPr>
          <w:delText xml:space="preserve"> </w:delText>
        </w:r>
      </w:del>
      <w:ins w:id="337" w:author="Microsoft Office User" w:date="2024-11-05T08:43:00Z" w16du:dateUtc="2024-11-05T08:43:00Z">
        <w:r w:rsidR="004817D1">
          <w:rPr>
            <w:rFonts w:ascii="Arial" w:eastAsia="Times New Roman" w:hAnsi="Arial" w:cs="Arial"/>
            <w:sz w:val="20"/>
            <w:szCs w:val="20"/>
          </w:rPr>
          <w:t xml:space="preserve">It </w:t>
        </w:r>
      </w:ins>
      <w:del w:id="338" w:author="Microsoft Office User" w:date="2024-11-05T08:42:00Z" w16du:dateUtc="2024-11-05T08:42:00Z">
        <w:r w:rsidR="00961490" w:rsidRPr="00961490" w:rsidDel="004817D1">
          <w:rPr>
            <w:rFonts w:ascii="Arial" w:eastAsia="Times New Roman" w:hAnsi="Arial" w:cs="Arial"/>
            <w:sz w:val="20"/>
            <w:szCs w:val="20"/>
          </w:rPr>
          <w:delText xml:space="preserve">They </w:delText>
        </w:r>
      </w:del>
      <w:r w:rsidR="00961490" w:rsidRPr="00961490">
        <w:rPr>
          <w:rFonts w:ascii="Arial" w:eastAsia="Times New Roman" w:hAnsi="Arial" w:cs="Arial"/>
          <w:sz w:val="20"/>
          <w:szCs w:val="20"/>
        </w:rPr>
        <w:t>also echo</w:t>
      </w:r>
      <w:ins w:id="339" w:author="Microsoft Office User" w:date="2024-11-05T08:43:00Z" w16du:dateUtc="2024-11-05T08:43:00Z">
        <w:r w:rsidR="004817D1">
          <w:rPr>
            <w:rFonts w:ascii="Arial" w:eastAsia="Times New Roman" w:hAnsi="Arial" w:cs="Arial"/>
            <w:sz w:val="20"/>
            <w:szCs w:val="20"/>
          </w:rPr>
          <w:t>es</w:t>
        </w:r>
      </w:ins>
      <w:r w:rsidR="00961490" w:rsidRPr="00961490">
        <w:rPr>
          <w:rFonts w:ascii="Arial" w:eastAsia="Times New Roman" w:hAnsi="Arial" w:cs="Arial"/>
          <w:sz w:val="20"/>
          <w:szCs w:val="20"/>
        </w:rPr>
        <w:t xml:space="preserve">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04278F">
        <w:rPr>
          <w:rFonts w:ascii="Arial" w:eastAsia="Times New Roman" w:hAnsi="Arial" w:cs="Arial"/>
          <w:sz w:val="20"/>
          <w:szCs w:val="20"/>
        </w:rPr>
        <w:instrText xml:space="preserve"> ADDIN ZOTERO_ITEM CSL_CITATION {"citationID":"51MusAbb","properties":{"formattedCitation":"\\super 41\\nosupersub{}","plainCitation":"41","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04278F" w:rsidRPr="0004278F">
        <w:rPr>
          <w:rFonts w:ascii="Arial" w:hAnsi="Arial" w:cs="Arial"/>
          <w:sz w:val="20"/>
          <w:vertAlign w:val="superscript"/>
        </w:rPr>
        <w:t>41</w:t>
      </w:r>
      <w:r w:rsidR="00AE7C6A">
        <w:rPr>
          <w:rFonts w:ascii="Arial" w:eastAsia="Times New Roman" w:hAnsi="Arial" w:cs="Arial"/>
          <w:sz w:val="20"/>
          <w:szCs w:val="20"/>
        </w:rPr>
        <w:fldChar w:fldCharType="end"/>
      </w:r>
      <w:r w:rsidR="00961490" w:rsidRPr="00961490">
        <w:rPr>
          <w:rFonts w:ascii="Arial" w:eastAsia="Times New Roman" w:hAnsi="Arial" w:cs="Arial"/>
          <w:sz w:val="20"/>
          <w:szCs w:val="20"/>
        </w:rPr>
        <w:t>.</w:t>
      </w:r>
    </w:p>
    <w:p w14:paraId="7D97DC9F" w14:textId="2A1A9F6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w:t>
      </w:r>
      <w:ins w:id="340" w:author="Microsoft Office User" w:date="2024-10-28T13:47:00Z">
        <w:r w:rsidR="005A4D34">
          <w:rPr>
            <w:rFonts w:ascii="Arial" w:eastAsia="Times New Roman" w:hAnsi="Arial" w:cs="Arial"/>
            <w:sz w:val="20"/>
            <w:szCs w:val="20"/>
          </w:rPr>
          <w:t xml:space="preserve"> may shed light on their role</w:t>
        </w:r>
      </w:ins>
      <w:ins w:id="341" w:author="Microsoft Office User" w:date="2024-10-28T13:48:00Z">
        <w:r w:rsidR="005A4D34">
          <w:rPr>
            <w:rFonts w:ascii="Arial" w:eastAsia="Times New Roman" w:hAnsi="Arial" w:cs="Arial"/>
            <w:sz w:val="20"/>
            <w:szCs w:val="20"/>
          </w:rPr>
          <w:t xml:space="preserve"> in coral symbiosis</w:t>
        </w:r>
      </w:ins>
      <w:r w:rsidR="002B5FFA">
        <w:rPr>
          <w:rFonts w:ascii="Arial" w:eastAsia="Times New Roman" w:hAnsi="Arial" w:cs="Arial"/>
          <w:sz w:val="20"/>
          <w:szCs w:val="20"/>
        </w:rPr>
        <w:fldChar w:fldCharType="begin"/>
      </w:r>
      <w:r w:rsidR="002B5FFA">
        <w:rPr>
          <w:rFonts w:ascii="Arial" w:eastAsia="Times New Roman" w:hAnsi="Arial" w:cs="Arial"/>
          <w:sz w:val="20"/>
          <w:szCs w:val="20"/>
        </w:rPr>
        <w:instrText xml:space="preserve"> ADDIN ZOTERO_ITEM CSL_CITATION {"citationID":"ORzaJFbZ","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2B5FFA">
        <w:rPr>
          <w:rFonts w:ascii="Arial" w:eastAsia="Times New Roman" w:hAnsi="Arial" w:cs="Arial"/>
          <w:sz w:val="20"/>
          <w:szCs w:val="20"/>
        </w:rPr>
        <w:fldChar w:fldCharType="separate"/>
      </w:r>
      <w:r w:rsidR="002B5FFA" w:rsidRPr="002B5FFA">
        <w:rPr>
          <w:rFonts w:ascii="Arial" w:hAnsi="Arial" w:cs="Arial"/>
          <w:sz w:val="20"/>
          <w:vertAlign w:val="superscript"/>
        </w:rPr>
        <w:t>34</w:t>
      </w:r>
      <w:r w:rsidR="002B5FFA">
        <w:rPr>
          <w:rFonts w:ascii="Arial" w:eastAsia="Times New Roman" w:hAnsi="Arial" w:cs="Arial"/>
          <w:sz w:val="20"/>
          <w:szCs w:val="20"/>
        </w:rPr>
        <w:fldChar w:fldCharType="end"/>
      </w:r>
      <w:del w:id="342" w:author="Microsoft Office User" w:date="2024-11-05T09:15:00Z" w16du:dateUtc="2024-11-05T09:15:00Z">
        <w:r w:rsidR="002B5FFA" w:rsidDel="002B5FFA">
          <w:rPr>
            <w:rFonts w:ascii="Arial" w:eastAsia="Times New Roman" w:hAnsi="Arial" w:cs="Arial"/>
            <w:sz w:val="20"/>
            <w:szCs w:val="20"/>
          </w:rPr>
          <w:fldChar w:fldCharType="begin"/>
        </w:r>
        <w:r w:rsidR="002B5FFA" w:rsidDel="002B5FFA">
          <w:rPr>
            <w:rFonts w:ascii="Arial" w:eastAsia="Times New Roman" w:hAnsi="Arial" w:cs="Arial"/>
            <w:sz w:val="20"/>
            <w:szCs w:val="20"/>
          </w:rPr>
          <w:delInstrText xml:space="preserve"> ADDIN ZOTERO_TEMP </w:delInstrText>
        </w:r>
        <w:r w:rsidR="002B5FFA" w:rsidDel="002B5FFA">
          <w:rPr>
            <w:rFonts w:ascii="Arial" w:eastAsia="Times New Roman" w:hAnsi="Arial" w:cs="Arial"/>
            <w:sz w:val="20"/>
            <w:szCs w:val="20"/>
          </w:rPr>
          <w:fldChar w:fldCharType="separate"/>
        </w:r>
        <w:r w:rsidR="002B5FFA" w:rsidDel="002B5FFA">
          <w:rPr>
            <w:rFonts w:ascii="Arial" w:eastAsia="Times New Roman" w:hAnsi="Arial" w:cs="Arial"/>
            <w:noProof/>
            <w:sz w:val="20"/>
            <w:szCs w:val="20"/>
          </w:rPr>
          <w:delText xml:space="preserve"> </w:delText>
        </w:r>
        <w:r w:rsidR="002B5FFA" w:rsidDel="002B5FFA">
          <w:rPr>
            <w:rFonts w:ascii="Arial" w:eastAsia="Times New Roman" w:hAnsi="Arial" w:cs="Arial"/>
            <w:sz w:val="20"/>
            <w:szCs w:val="20"/>
          </w:rPr>
          <w:fldChar w:fldCharType="end"/>
        </w:r>
      </w:del>
      <w:ins w:id="343" w:author="Microsoft Office User" w:date="2024-10-28T13:47:00Z">
        <w:r w:rsidR="005A4D34">
          <w:rPr>
            <w:rFonts w:ascii="Arial" w:eastAsia="Times New Roman" w:hAnsi="Arial" w:cs="Arial"/>
            <w:sz w:val="20"/>
            <w:szCs w:val="20"/>
          </w:rPr>
          <w:t>.</w:t>
        </w:r>
      </w:ins>
      <w:ins w:id="344" w:author="Microsoft Office User" w:date="2024-10-28T15:36:00Z">
        <w:r w:rsidR="009E7CFE">
          <w:rPr>
            <w:rFonts w:ascii="Arial" w:eastAsia="Times New Roman" w:hAnsi="Arial" w:cs="Arial"/>
            <w:sz w:val="20"/>
            <w:szCs w:val="20"/>
          </w:rPr>
          <w:t xml:space="preserve"> </w:t>
        </w:r>
      </w:ins>
      <w:ins w:id="345" w:author="Microsoft Office User" w:date="2024-11-04T10:30:00Z">
        <w:r w:rsidR="0045598B">
          <w:rPr>
            <w:rFonts w:ascii="Arial" w:eastAsia="Times New Roman" w:hAnsi="Arial" w:cs="Arial"/>
            <w:sz w:val="20"/>
            <w:szCs w:val="20"/>
          </w:rPr>
          <w:t>Because these result</w:t>
        </w:r>
      </w:ins>
      <w:ins w:id="346" w:author="Microsoft Office User" w:date="2024-11-04T10:31:00Z">
        <w:r w:rsidR="0045598B">
          <w:rPr>
            <w:rFonts w:ascii="Arial" w:eastAsia="Times New Roman" w:hAnsi="Arial" w:cs="Arial"/>
            <w:sz w:val="20"/>
            <w:szCs w:val="20"/>
          </w:rPr>
          <w:t xml:space="preserve">s rely on </w:t>
        </w:r>
      </w:ins>
      <w:ins w:id="347" w:author="Microsoft Office User" w:date="2024-11-04T10:29:00Z">
        <w:r w:rsidR="0045598B" w:rsidRPr="0045598B">
          <w:rPr>
            <w:rFonts w:ascii="Arial" w:eastAsia="Times New Roman" w:hAnsi="Arial" w:cs="Arial"/>
            <w:sz w:val="20"/>
            <w:szCs w:val="20"/>
            <w:rPrChange w:id="348" w:author="Microsoft Office User" w:date="2024-11-04T10:30:00Z">
              <w:rPr>
                <w:rFonts w:ascii="Arial" w:eastAsia="Times New Roman" w:hAnsi="Arial" w:cs="Arial"/>
                <w:strike/>
                <w:sz w:val="20"/>
                <w:szCs w:val="20"/>
              </w:rPr>
            </w:rPrChange>
          </w:rPr>
          <w:t>relative abundance</w:t>
        </w:r>
      </w:ins>
      <w:ins w:id="349" w:author="Microsoft Office User" w:date="2024-11-04T10:31:00Z">
        <w:r w:rsidR="0045598B">
          <w:rPr>
            <w:rFonts w:ascii="Arial" w:eastAsia="Times New Roman" w:hAnsi="Arial" w:cs="Arial"/>
            <w:sz w:val="20"/>
            <w:szCs w:val="20"/>
          </w:rPr>
          <w:t xml:space="preserve">, it is not yet clear whether differences in absolute abundances of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also vary</w:t>
        </w:r>
      </w:ins>
      <w:ins w:id="350" w:author="Microsoft Office User" w:date="2024-11-04T10:32:00Z">
        <w:r w:rsidR="0045598B">
          <w:rPr>
            <w:rFonts w:ascii="Arial" w:eastAsia="Times New Roman" w:hAnsi="Arial" w:cs="Arial"/>
            <w:sz w:val="20"/>
            <w:szCs w:val="20"/>
          </w:rPr>
          <w:t xml:space="preserve">. Importantly, anatomically-specific variation in true abundances may complicate relative abundance in bulk tissue </w:t>
        </w:r>
      </w:ins>
      <w:ins w:id="351" w:author="Microsoft Office User" w:date="2024-11-04T10:29:00Z">
        <w:r w:rsidR="0045598B" w:rsidRPr="0045598B">
          <w:rPr>
            <w:rFonts w:ascii="Arial" w:eastAsia="Times New Roman" w:hAnsi="Arial" w:cs="Arial"/>
            <w:sz w:val="20"/>
            <w:szCs w:val="20"/>
            <w:rPrChange w:id="352" w:author="Microsoft Office User" w:date="2024-11-04T10:30:00Z">
              <w:rPr>
                <w:rFonts w:ascii="Arial" w:eastAsia="Times New Roman" w:hAnsi="Arial" w:cs="Arial"/>
                <w:strike/>
                <w:sz w:val="20"/>
                <w:szCs w:val="20"/>
              </w:rPr>
            </w:rPrChange>
          </w:rPr>
          <w:t xml:space="preserve">– for example, if coral taxa </w:t>
        </w:r>
      </w:ins>
      <w:ins w:id="353" w:author="Microsoft Office User" w:date="2024-11-04T10:33:00Z">
        <w:r w:rsidR="0045598B">
          <w:rPr>
            <w:rFonts w:ascii="Arial" w:eastAsia="Times New Roman" w:hAnsi="Arial" w:cs="Arial"/>
            <w:sz w:val="20"/>
            <w:szCs w:val="20"/>
          </w:rPr>
          <w:t xml:space="preserve">vary greatly in absolute </w:t>
        </w:r>
      </w:ins>
      <w:ins w:id="354" w:author="Microsoft Office User" w:date="2024-11-04T10:29:00Z">
        <w:r w:rsidR="0045598B" w:rsidRPr="0045598B">
          <w:rPr>
            <w:rFonts w:ascii="Arial" w:eastAsia="Times New Roman" w:hAnsi="Arial" w:cs="Arial"/>
            <w:sz w:val="20"/>
            <w:szCs w:val="20"/>
            <w:rPrChange w:id="355" w:author="Microsoft Office User" w:date="2024-11-04T10:30:00Z">
              <w:rPr>
                <w:rFonts w:ascii="Arial" w:eastAsia="Times New Roman" w:hAnsi="Arial" w:cs="Arial"/>
                <w:strike/>
                <w:sz w:val="20"/>
                <w:szCs w:val="20"/>
              </w:rPr>
            </w:rPrChange>
          </w:rPr>
          <w:t>microbial abundances</w:t>
        </w:r>
      </w:ins>
      <w:ins w:id="356" w:author="Microsoft Office User" w:date="2024-11-04T10:33:00Z">
        <w:r w:rsidR="0045598B">
          <w:rPr>
            <w:rFonts w:ascii="Arial" w:eastAsia="Times New Roman" w:hAnsi="Arial" w:cs="Arial"/>
            <w:sz w:val="20"/>
            <w:szCs w:val="20"/>
          </w:rPr>
          <w:t xml:space="preserve"> outside of CAMAs (simil</w:t>
        </w:r>
      </w:ins>
      <w:ins w:id="357" w:author="Microsoft Office User" w:date="2024-11-04T10:34:00Z">
        <w:r w:rsidR="0045598B">
          <w:rPr>
            <w:rFonts w:ascii="Arial" w:eastAsia="Times New Roman" w:hAnsi="Arial" w:cs="Arial"/>
            <w:sz w:val="20"/>
            <w:szCs w:val="20"/>
          </w:rPr>
          <w:t>a</w:t>
        </w:r>
      </w:ins>
      <w:ins w:id="358" w:author="Microsoft Office User" w:date="2024-11-04T10:33:00Z">
        <w:r w:rsidR="0045598B">
          <w:rPr>
            <w:rFonts w:ascii="Arial" w:eastAsia="Times New Roman" w:hAnsi="Arial" w:cs="Arial"/>
            <w:sz w:val="20"/>
            <w:szCs w:val="20"/>
          </w:rPr>
          <w:t>r to low vs. high microbial</w:t>
        </w:r>
      </w:ins>
      <w:ins w:id="359" w:author="Microsoft Office User" w:date="2024-11-04T10:34:00Z">
        <w:r w:rsidR="0045598B">
          <w:rPr>
            <w:rFonts w:ascii="Arial" w:eastAsia="Times New Roman" w:hAnsi="Arial" w:cs="Arial"/>
            <w:sz w:val="20"/>
            <w:szCs w:val="20"/>
          </w:rPr>
          <w:t xml:space="preserve"> abundance</w:t>
        </w:r>
      </w:ins>
      <w:ins w:id="360" w:author="Microsoft Office User" w:date="2024-11-04T10:33:00Z">
        <w:r w:rsidR="0045598B">
          <w:rPr>
            <w:rFonts w:ascii="Arial" w:eastAsia="Times New Roman" w:hAnsi="Arial" w:cs="Arial"/>
            <w:sz w:val="20"/>
            <w:szCs w:val="20"/>
          </w:rPr>
          <w:t xml:space="preserve"> </w:t>
        </w:r>
      </w:ins>
      <w:ins w:id="361" w:author="Microsoft Office User" w:date="2024-11-04T10:29:00Z">
        <w:r w:rsidR="0045598B" w:rsidRPr="0004278F">
          <w:rPr>
            <w:rFonts w:ascii="Arial" w:eastAsia="Times New Roman" w:hAnsi="Arial" w:cs="Arial"/>
            <w:sz w:val="20"/>
            <w:szCs w:val="20"/>
            <w:rPrChange w:id="362" w:author="Microsoft Office User" w:date="2024-11-05T08:45:00Z" w16du:dateUtc="2024-11-05T08:45:00Z">
              <w:rPr>
                <w:rFonts w:ascii="Arial" w:eastAsia="Times New Roman" w:hAnsi="Arial" w:cs="Arial"/>
                <w:strike/>
                <w:sz w:val="20"/>
                <w:szCs w:val="20"/>
              </w:rPr>
            </w:rPrChange>
          </w:rPr>
          <w:t>sponges</w:t>
        </w:r>
      </w:ins>
      <w:r w:rsidR="004817D1">
        <w:rPr>
          <w:rFonts w:ascii="Arial" w:eastAsia="Times New Roman" w:hAnsi="Arial" w:cs="Arial"/>
          <w:sz w:val="20"/>
          <w:szCs w:val="20"/>
          <w:highlight w:val="yellow"/>
        </w:rPr>
        <w:fldChar w:fldCharType="begin"/>
      </w:r>
      <w:r w:rsidR="0004278F">
        <w:rPr>
          <w:rFonts w:ascii="Arial" w:eastAsia="Times New Roman" w:hAnsi="Arial" w:cs="Arial"/>
          <w:sz w:val="20"/>
          <w:szCs w:val="20"/>
          <w:highlight w:val="yellow"/>
        </w:rPr>
        <w:instrText xml:space="preserve"> ADDIN ZOTERO_ITEM CSL_CITATION {"citationID":"GNvUqxCK","properties":{"formattedCitation":"\\super 42,43\\nosupersub{}","plainCitation":"42,43","noteIndex":0},"citationItems":[{"id":2659,"uris":["http://zotero.org/groups/2769688/items/MSWH6D78"],"itemData":{"id":2659,"type":"article-journal","container-title":"Marine Biology","DOI":"10.1007/s00227-007-0708-y","ISSN":"0025-3162, 1432-1793","issue":"2","journalAbbreviation":"Mar Biol","language":"en","license":"http://www.springer.com/tdm","page":"475-483","source":"DOI.org (Crossref)","title":"Linking abundance and diversity of sponge-associated microbial communities to metabolic differences in host sponges","volume":"152","author":[{"family":"Weisz","given":"Jeremy B."},{"family":"Hentschel","given":"Ute"},{"family":"Lindquist","given":"Niels"},{"family":"Martens","given":"Christopher S."}],"issued":{"date-parts":[["2007",8]]}}},{"id":2655,"uris":["http://zotero.org/groups/2769688/items/IN7HR5AN"],"itemData":{"id":2655,"type":"article-journal","abstract":"The ecological and evolutionary forces that shape interactions between marine sponges and their symbiotic microbiota remain poorly understood. Considerable work has been done to characterize the sponge microbiome, and this research has shown that there are two distinct types of sponges: those with high microbial abundances (HMA) and those with low microbial abundances (LMA). There is no clear evolutionary driver for this distinction, and we have only a limited understanding of how HMA or LMA status affects host phenotypes (e.g. feeding behavior, capacity for nutrient cycling). We had two primary goals with the present study. First, we used a variety of microscopic techniques to compare aspects of host biology (e.g. choanocyte chamber morphology and density) in the context of symbiont status. Secondly, we used molecular approaches to uncover components of ecological structure of bacterial communities in HMA versus LMA sponges (e.g. species richness, evenness). We found that choanocyte chamber density is greater in LMA sponges than in HMA sponges. We also found distinct patterns of organization for bacterial communities in HMA and LMA sponges, although environmental factors, to a lesser degree, also influence community structure in the Floridian sponges we examined. These results suggest that the large bacterial communities found in HMA sponges may allow the host to decrease their heterotrophy versus that of LMA sponges with minimal bacterial communities.","container-title":"Marine Ecology","DOI":"10.1111/maec.12098","ISSN":"1439-0485","issue":"4","language":"en","license":"© 2013 Blackwell Verlag GmbH","note":"_eprint: https://onlinelibrary.wiley.com/doi/pdf/10.1111/maec.12098","page":"414-424","source":"Wiley Online Library","title":"Sponge heterotrophic capacity and bacterial community structure in high- and low-microbial abundance sponges","volume":"35","author":[{"family":"Poppell","given":"Ericka"},{"family":"Weisz","given":"Jeremy"},{"family":"Spicer","given":"Lori"},{"family":"Massaro","given":"Andrew"},{"family":"Hill","given":"April"},{"family":"Hill","given":"Malcolm"}],"issued":{"date-parts":[["2014"]]}}}],"schema":"https://github.com/citation-style-language/schema/raw/master/csl-citation.json"} </w:instrText>
      </w:r>
      <w:r w:rsidR="004817D1">
        <w:rPr>
          <w:rFonts w:ascii="Arial" w:eastAsia="Times New Roman" w:hAnsi="Arial" w:cs="Arial"/>
          <w:sz w:val="20"/>
          <w:szCs w:val="20"/>
          <w:highlight w:val="yellow"/>
        </w:rPr>
        <w:fldChar w:fldCharType="separate"/>
      </w:r>
      <w:r w:rsidR="0004278F" w:rsidRPr="0004278F">
        <w:rPr>
          <w:rFonts w:ascii="Arial" w:hAnsi="Arial" w:cs="Arial"/>
          <w:sz w:val="20"/>
          <w:vertAlign w:val="superscript"/>
        </w:rPr>
        <w:t>42,43</w:t>
      </w:r>
      <w:r w:rsidR="004817D1">
        <w:rPr>
          <w:rFonts w:ascii="Arial" w:eastAsia="Times New Roman" w:hAnsi="Arial" w:cs="Arial"/>
          <w:sz w:val="20"/>
          <w:szCs w:val="20"/>
          <w:highlight w:val="yellow"/>
        </w:rPr>
        <w:fldChar w:fldCharType="end"/>
      </w:r>
      <w:ins w:id="363" w:author="Microsoft Office User" w:date="2024-11-04T10:34:00Z">
        <w:r w:rsidR="0045598B">
          <w:rPr>
            <w:rFonts w:ascii="Arial" w:eastAsia="Times New Roman" w:hAnsi="Arial" w:cs="Arial"/>
            <w:sz w:val="20"/>
            <w:szCs w:val="20"/>
          </w:rPr>
          <w:t xml:space="preserve">), those differences could alter apparent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relative abund</w:t>
        </w:r>
      </w:ins>
      <w:ins w:id="364" w:author="Microsoft Office User" w:date="2024-11-04T10:35:00Z">
        <w:r w:rsidR="0045598B">
          <w:rPr>
            <w:rFonts w:ascii="Arial" w:eastAsia="Times New Roman" w:hAnsi="Arial" w:cs="Arial"/>
            <w:sz w:val="20"/>
            <w:szCs w:val="20"/>
          </w:rPr>
          <w:t>ance.</w:t>
        </w:r>
      </w:ins>
      <w:ins w:id="365" w:author="Microsoft Office User" w:date="2024-11-05T08:53:00Z" w16du:dateUtc="2024-11-05T08:53:00Z">
        <w:r w:rsidR="0004278F">
          <w:rPr>
            <w:rFonts w:ascii="Arial" w:eastAsia="Times New Roman" w:hAnsi="Arial" w:cs="Arial"/>
            <w:sz w:val="20"/>
            <w:szCs w:val="20"/>
          </w:rPr>
          <w:t xml:space="preserve"> </w:t>
        </w:r>
      </w:ins>
      <w:ins w:id="366" w:author="Microsoft Office User" w:date="2024-11-04T10:35:00Z">
        <w:r w:rsidR="0045598B">
          <w:rPr>
            <w:rFonts w:ascii="Arial" w:eastAsia="Times New Roman" w:hAnsi="Arial" w:cs="Arial"/>
            <w:sz w:val="20"/>
            <w:szCs w:val="20"/>
          </w:rPr>
          <w:t xml:space="preserve">If the pattern of relative abundance reported here corresponds to absolute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 xml:space="preserve">abundances, </w:t>
        </w:r>
      </w:ins>
      <w:del w:id="367" w:author="Microsoft Office User" w:date="2024-10-28T15:36:00Z">
        <w:r w:rsidRPr="00961490" w:rsidDel="009E7CFE">
          <w:rPr>
            <w:rFonts w:ascii="Arial" w:eastAsia="Times New Roman" w:hAnsi="Arial" w:cs="Arial"/>
            <w:sz w:val="20"/>
            <w:szCs w:val="20"/>
          </w:rPr>
          <w:delText xml:space="preserve"> </w:delText>
        </w:r>
      </w:del>
      <w:ins w:id="368" w:author="Microsoft Office User" w:date="2024-11-04T10:35:00Z">
        <w:r w:rsidR="0045598B">
          <w:rPr>
            <w:rFonts w:ascii="Arial" w:eastAsia="Times New Roman" w:hAnsi="Arial" w:cs="Arial"/>
            <w:sz w:val="20"/>
            <w:szCs w:val="20"/>
          </w:rPr>
          <w:t>p</w:t>
        </w:r>
      </w:ins>
      <w:del w:id="369" w:author="Microsoft Office User" w:date="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0EE38FE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370" w:author="Microsoft Office User" w:date="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371" w:author="Microsoft Office User" w:date="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372" w:author="Microsoft Office User" w:date="2024-10-28T14:16:00Z">
        <w:r w:rsidRPr="00961490" w:rsidDel="008242C9">
          <w:rPr>
            <w:rFonts w:ascii="Arial" w:eastAsia="Times New Roman" w:hAnsi="Arial" w:cs="Arial"/>
            <w:sz w:val="20"/>
            <w:szCs w:val="20"/>
          </w:rPr>
          <w:delText>abundance may interact with other aspects of coral microbial ecology</w:delText>
        </w:r>
      </w:del>
      <w:ins w:id="373" w:author="Microsoft Office User" w:date="2024-10-28T14:17:00Z">
        <w:r w:rsidR="008242C9">
          <w:rPr>
            <w:rFonts w:ascii="Arial" w:eastAsia="Times New Roman" w:hAnsi="Arial" w:cs="Arial"/>
            <w:sz w:val="20"/>
            <w:szCs w:val="20"/>
          </w:rPr>
          <w:t xml:space="preserve">may </w:t>
        </w:r>
      </w:ins>
      <w:ins w:id="374" w:author="Microsoft Office User" w:date="2024-10-28T14:18:00Z">
        <w:r w:rsidR="008242C9">
          <w:rPr>
            <w:rFonts w:ascii="Arial" w:eastAsia="Times New Roman" w:hAnsi="Arial" w:cs="Arial"/>
            <w:sz w:val="20"/>
            <w:szCs w:val="20"/>
          </w:rPr>
          <w:t xml:space="preserve">impact </w:t>
        </w:r>
      </w:ins>
      <w:ins w:id="375" w:author="Microsoft Office User" w:date="2024-10-28T14:17:00Z">
        <w:r w:rsidR="008242C9">
          <w:rPr>
            <w:rFonts w:ascii="Arial" w:eastAsia="Times New Roman" w:hAnsi="Arial" w:cs="Arial"/>
            <w:sz w:val="20"/>
            <w:szCs w:val="20"/>
          </w:rPr>
          <w:t xml:space="preserve">the </w:t>
        </w:r>
      </w:ins>
      <w:ins w:id="376" w:author="Microsoft Office User" w:date="2024-10-28T14:19:00Z">
        <w:r w:rsidR="008242C9">
          <w:rPr>
            <w:rFonts w:ascii="Arial" w:eastAsia="Times New Roman" w:hAnsi="Arial" w:cs="Arial"/>
            <w:sz w:val="20"/>
            <w:szCs w:val="20"/>
          </w:rPr>
          <w:t xml:space="preserve">overall </w:t>
        </w:r>
      </w:ins>
      <w:ins w:id="377" w:author="Microsoft Office User" w:date="2024-10-28T14:17:00Z">
        <w:r w:rsidR="008242C9">
          <w:rPr>
            <w:rFonts w:ascii="Arial" w:eastAsia="Times New Roman" w:hAnsi="Arial" w:cs="Arial"/>
            <w:sz w:val="20"/>
            <w:szCs w:val="20"/>
          </w:rPr>
          <w:t>diversity or richness of the coral microbiome, effectively</w:t>
        </w:r>
      </w:ins>
      <w:ins w:id="378" w:author="Microsoft Office User" w:date="2024-10-28T14:18:00Z">
        <w:r w:rsidR="008242C9">
          <w:rPr>
            <w:rFonts w:ascii="Arial" w:eastAsia="Times New Roman" w:hAnsi="Arial" w:cs="Arial"/>
            <w:sz w:val="20"/>
            <w:szCs w:val="20"/>
          </w:rPr>
          <w:t xml:space="preserve"> </w:t>
        </w:r>
      </w:ins>
      <w:del w:id="379" w:author="Microsoft Office User" w:date="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380" w:author="Microsoft Office User" w:date="2024-10-28T15:36:00Z">
        <w:r w:rsidRPr="00961490" w:rsidDel="009E7CFE">
          <w:rPr>
            <w:rFonts w:ascii="Arial" w:eastAsia="Times New Roman" w:hAnsi="Arial" w:cs="Arial"/>
            <w:sz w:val="20"/>
            <w:szCs w:val="20"/>
          </w:rPr>
          <w:delText>educing</w:delText>
        </w:r>
      </w:del>
      <w:ins w:id="381" w:author="Microsoft Office User" w:date="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382" w:author="Microsoft Office User" w:date="2024-10-28T14:17:00Z">
        <w:r w:rsidR="008242C9">
          <w:rPr>
            <w:rFonts w:ascii="Arial" w:eastAsia="Times New Roman" w:hAnsi="Arial" w:cs="Arial"/>
            <w:sz w:val="20"/>
            <w:szCs w:val="20"/>
          </w:rPr>
          <w:t xml:space="preserve">the </w:t>
        </w:r>
      </w:ins>
      <w:ins w:id="383" w:author="Microsoft Office User" w:date="2024-10-28T14:18:00Z">
        <w:r w:rsidR="008242C9">
          <w:rPr>
            <w:rFonts w:ascii="Arial" w:eastAsia="Times New Roman" w:hAnsi="Arial" w:cs="Arial"/>
            <w:sz w:val="20"/>
            <w:szCs w:val="20"/>
          </w:rPr>
          <w:t xml:space="preserve">diversity of </w:t>
        </w:r>
      </w:ins>
      <w:ins w:id="384" w:author="Microsoft Office User" w:date="2024-10-28T14:19:00Z">
        <w:r w:rsidR="008242C9">
          <w:rPr>
            <w:rFonts w:ascii="Arial" w:eastAsia="Times New Roman" w:hAnsi="Arial" w:cs="Arial"/>
            <w:sz w:val="20"/>
            <w:szCs w:val="20"/>
          </w:rPr>
          <w:t xml:space="preserve">potential </w:t>
        </w:r>
      </w:ins>
      <w:ins w:id="385" w:author="Microsoft Office User" w:date="2024-10-28T14:18:00Z">
        <w:r w:rsidR="008242C9">
          <w:rPr>
            <w:rFonts w:ascii="Arial" w:eastAsia="Times New Roman" w:hAnsi="Arial" w:cs="Arial"/>
            <w:sz w:val="20"/>
            <w:szCs w:val="20"/>
          </w:rPr>
          <w:t>microbi</w:t>
        </w:r>
      </w:ins>
      <w:ins w:id="386" w:author="Microsoft Office User" w:date="2024-10-28T14:19:00Z">
        <w:r w:rsidR="008242C9">
          <w:rPr>
            <w:rFonts w:ascii="Arial" w:eastAsia="Times New Roman" w:hAnsi="Arial" w:cs="Arial"/>
            <w:sz w:val="20"/>
            <w:szCs w:val="20"/>
          </w:rPr>
          <w:t xml:space="preserve">al </w:t>
        </w:r>
      </w:ins>
      <w:ins w:id="387" w:author="Microsoft Office User" w:date="2024-10-28T14:18:00Z">
        <w:r w:rsidR="008242C9">
          <w:rPr>
            <w:rFonts w:ascii="Arial" w:eastAsia="Times New Roman" w:hAnsi="Arial" w:cs="Arial"/>
            <w:sz w:val="20"/>
            <w:szCs w:val="20"/>
          </w:rPr>
          <w:t>defense</w:t>
        </w:r>
      </w:ins>
      <w:ins w:id="388" w:author="Microsoft Office User" w:date="2024-10-28T14:19:00Z">
        <w:r w:rsidR="008242C9">
          <w:rPr>
            <w:rFonts w:ascii="Arial" w:eastAsia="Times New Roman" w:hAnsi="Arial" w:cs="Arial"/>
            <w:sz w:val="20"/>
            <w:szCs w:val="20"/>
          </w:rPr>
          <w:t>s</w:t>
        </w:r>
      </w:ins>
      <w:ins w:id="389" w:author="Microsoft Office User" w:date="2024-10-28T14:18:00Z">
        <w:r w:rsidR="008242C9">
          <w:rPr>
            <w:rFonts w:ascii="Arial" w:eastAsia="Times New Roman" w:hAnsi="Arial" w:cs="Arial"/>
            <w:sz w:val="20"/>
            <w:szCs w:val="20"/>
          </w:rPr>
          <w:t xml:space="preserve"> that may benefit the </w:t>
        </w:r>
      </w:ins>
      <w:ins w:id="390" w:author="Microsoft Office User" w:date="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391" w:author="Microsoft Office User" w:date="2024-10-28T14:21:00Z">
        <w:r w:rsidR="008242C9">
          <w:rPr>
            <w:rFonts w:ascii="Arial" w:eastAsia="Times New Roman" w:hAnsi="Arial" w:cs="Arial"/>
            <w:sz w:val="20"/>
            <w:szCs w:val="20"/>
          </w:rPr>
          <w:t xml:space="preserve">directly </w:t>
        </w:r>
      </w:ins>
      <w:ins w:id="392" w:author="Microsoft Office User" w:date="2024-11-05T08:46:00Z" w16du:dateUtc="2024-11-05T08:46:00Z">
        <w:r w:rsidR="0004278F">
          <w:rPr>
            <w:rFonts w:ascii="Arial" w:eastAsia="Times New Roman" w:hAnsi="Arial" w:cs="Arial"/>
            <w:sz w:val="20"/>
            <w:szCs w:val="20"/>
          </w:rPr>
          <w:t xml:space="preserve">or indirectly </w:t>
        </w:r>
      </w:ins>
      <w:ins w:id="393" w:author="Microsoft Office User" w:date="2024-10-28T14:20:00Z">
        <w:r w:rsidR="008242C9">
          <w:rPr>
            <w:rFonts w:ascii="Arial" w:eastAsia="Times New Roman" w:hAnsi="Arial" w:cs="Arial"/>
            <w:sz w:val="20"/>
            <w:szCs w:val="20"/>
          </w:rPr>
          <w:t xml:space="preserve">with </w:t>
        </w:r>
      </w:ins>
      <w:ins w:id="394" w:author="Microsoft Office User" w:date="2024-10-28T14:21:00Z">
        <w:r w:rsidR="008242C9">
          <w:rPr>
            <w:rFonts w:ascii="Arial" w:eastAsia="Times New Roman" w:hAnsi="Arial" w:cs="Arial"/>
            <w:sz w:val="20"/>
            <w:szCs w:val="20"/>
          </w:rPr>
          <w:t>other microbiome members in a way that reduces</w:t>
        </w:r>
      </w:ins>
      <w:ins w:id="395" w:author="Microsoft Office User" w:date="2024-10-28T14:18:00Z">
        <w:r w:rsidR="008242C9">
          <w:rPr>
            <w:rFonts w:ascii="Arial" w:eastAsia="Times New Roman" w:hAnsi="Arial" w:cs="Arial"/>
            <w:sz w:val="20"/>
            <w:szCs w:val="20"/>
          </w:rPr>
          <w:t xml:space="preserve"> </w:t>
        </w:r>
      </w:ins>
      <w:r w:rsidRPr="00961490">
        <w:rPr>
          <w:rFonts w:ascii="Arial" w:eastAsia="Times New Roman" w:hAnsi="Arial" w:cs="Arial"/>
          <w:sz w:val="20"/>
          <w:szCs w:val="20"/>
        </w:rPr>
        <w:t xml:space="preserve">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396" w:author="Microsoft Office User" w:date="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2E29DBC4"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as a result of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7372D3">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6wREOkP6","properties":{"formattedCitation":"\\super 44\\nosupersub{}","plainCitation":"44","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4817D1" w:rsidRPr="004817D1">
        <w:rPr>
          <w:rFonts w:ascii="Arial" w:hAnsi="Arial" w:cs="Arial"/>
          <w:sz w:val="20"/>
          <w:vertAlign w:val="superscript"/>
        </w:rPr>
        <w:t>44</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0674D210"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lso tend to make corals more vulnerable to pathogens. Coral species vary in immune investment (as measured by immune parameters like melanin abundance, phenoloxidas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x2R6Cqus","properties":{"formattedCitation":"\\super 45\\nosupersub{}","plainCitation":"45","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4817D1" w:rsidRPr="004817D1">
        <w:rPr>
          <w:rFonts w:ascii="Arial" w:hAnsi="Arial" w:cs="Arial"/>
          <w:sz w:val="20"/>
          <w:vertAlign w:val="superscript"/>
        </w:rPr>
        <w:t>45</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gHeygVii","properties":{"formattedCitation":"\\super 46\\nosupersub{}","plainCitation":"46","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4817D1" w:rsidRPr="004817D1">
        <w:rPr>
          <w:rFonts w:ascii="Arial" w:hAnsi="Arial" w:cs="Arial"/>
          <w:sz w:val="20"/>
          <w:vertAlign w:val="superscript"/>
        </w:rPr>
        <w:t>46</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nPLLhP2a","properties":{"formattedCitation":"\\super 47\\nosupersub{}","plainCitation":"47","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4817D1" w:rsidRPr="004817D1">
        <w:rPr>
          <w:rFonts w:ascii="Arial" w:hAnsi="Arial" w:cs="Arial"/>
          <w:sz w:val="20"/>
          <w:vertAlign w:val="superscript"/>
        </w:rPr>
        <w:t>47</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huf7IQK1","properties":{"formattedCitation":"\\super 48\\nosupersub{}","plainCitation":"48","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4817D1" w:rsidRPr="004817D1">
        <w:rPr>
          <w:rFonts w:ascii="Arial" w:hAnsi="Arial" w:cs="Arial"/>
          <w:sz w:val="20"/>
          <w:vertAlign w:val="superscript"/>
        </w:rPr>
        <w:t>48</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coral lineages (e.g., by dN/dS ratios).</w:t>
      </w:r>
    </w:p>
    <w:p w14:paraId="3C5DDDFA" w14:textId="6A6C676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397" w:author="Microsoft Office User" w:date="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nC6SZtSf","properties":{"formattedCitation":"\\super 49\\nosupersub{}","plainCitation":"49","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4817D1" w:rsidRPr="004817D1">
        <w:rPr>
          <w:rFonts w:ascii="Arial" w:hAnsi="Arial" w:cs="Arial"/>
          <w:sz w:val="20"/>
          <w:vertAlign w:val="superscript"/>
        </w:rPr>
        <w:t>49</w:t>
      </w:r>
      <w:r w:rsidR="00A32B03">
        <w:rPr>
          <w:rFonts w:ascii="Arial" w:eastAsia="Times New Roman" w:hAnsi="Arial" w:cs="Arial"/>
          <w:sz w:val="20"/>
          <w:szCs w:val="20"/>
        </w:rPr>
        <w:fldChar w:fldCharType="end"/>
      </w:r>
      <w:r w:rsidRPr="00961490">
        <w:rPr>
          <w:rFonts w:ascii="Arial" w:eastAsia="Times New Roman" w:hAnsi="Arial" w:cs="Arial"/>
          <w:sz w:val="20"/>
          <w:szCs w:val="20"/>
        </w:rPr>
        <w:t>.</w:t>
      </w:r>
      <w:ins w:id="398" w:author="Microsoft Office User" w:date="2024-11-01T13:00:00Z">
        <w:r w:rsidR="00A143DC">
          <w:rPr>
            <w:rFonts w:ascii="Arial" w:eastAsia="Times New Roman" w:hAnsi="Arial" w:cs="Arial"/>
            <w:sz w:val="20"/>
            <w:szCs w:val="20"/>
          </w:rPr>
          <w:t xml:space="preserve"> </w:t>
        </w:r>
        <w:r w:rsidR="00A143DC">
          <w:rPr>
            <w:rFonts w:ascii="Arial" w:eastAsia="Times New Roman" w:hAnsi="Arial" w:cs="Arial"/>
            <w:i/>
            <w:iCs/>
            <w:sz w:val="20"/>
            <w:szCs w:val="20"/>
          </w:rPr>
          <w:t xml:space="preserve">Endozoicomonas </w:t>
        </w:r>
        <w:r w:rsidR="00A143DC">
          <w:rPr>
            <w:rFonts w:ascii="Arial" w:eastAsia="Times New Roman" w:hAnsi="Arial" w:cs="Arial"/>
            <w:sz w:val="20"/>
            <w:szCs w:val="20"/>
          </w:rPr>
          <w:t>has also recently been suggested to play a role in coral hormone homeostasis</w:t>
        </w:r>
      </w:ins>
      <w:ins w:id="399" w:author="Microsoft Office User" w:date="2024-11-01T13:24:00Z">
        <w:r w:rsidR="00EF57E3">
          <w:rPr>
            <w:rFonts w:ascii="Arial" w:hAnsi="Arial" w:cs="Arial"/>
            <w:sz w:val="20"/>
            <w:szCs w:val="20"/>
          </w:rPr>
          <w:fldChar w:fldCharType="begin"/>
        </w:r>
      </w:ins>
      <w:r w:rsidR="007372D3">
        <w:rPr>
          <w:rFonts w:ascii="Arial" w:hAnsi="Arial" w:cs="Arial"/>
          <w:sz w:val="20"/>
          <w:szCs w:val="20"/>
        </w:rPr>
        <w:instrText xml:space="preserve"> ADDIN ZOTERO_ITEM CSL_CITATION {"citationID":"mTQs7wk5","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ins w:id="400" w:author="Microsoft Office User" w:date="2024-11-01T13:24:00Z">
        <w:r w:rsidR="00EF57E3">
          <w:rPr>
            <w:rFonts w:ascii="Arial" w:hAnsi="Arial" w:cs="Arial"/>
            <w:sz w:val="20"/>
            <w:szCs w:val="20"/>
          </w:rPr>
          <w:fldChar w:fldCharType="separate"/>
        </w:r>
        <w:r w:rsidR="00EF57E3" w:rsidRPr="00F44CA0">
          <w:rPr>
            <w:rFonts w:ascii="Arial" w:hAnsi="Arial" w:cs="Arial"/>
            <w:sz w:val="20"/>
            <w:vertAlign w:val="superscript"/>
          </w:rPr>
          <w:t>37</w:t>
        </w:r>
        <w:r w:rsidR="00EF57E3">
          <w:rPr>
            <w:rFonts w:ascii="Arial" w:hAnsi="Arial" w:cs="Arial"/>
            <w:sz w:val="20"/>
            <w:szCs w:val="20"/>
          </w:rPr>
          <w:fldChar w:fldCharType="end"/>
        </w:r>
      </w:ins>
      <w:ins w:id="401" w:author="Microsoft Office User" w:date="2024-11-01T13:00:00Z">
        <w:r w:rsidR="00A143DC">
          <w:rPr>
            <w:rFonts w:ascii="Arial" w:eastAsia="Times New Roman" w:hAnsi="Arial" w:cs="Arial"/>
            <w:sz w:val="20"/>
            <w:szCs w:val="20"/>
          </w:rPr>
          <w:t>, which could have multiple physiological effects</w:t>
        </w:r>
      </w:ins>
      <w:ins w:id="402" w:author="Microsoft Office User" w:date="2024-11-01T13:03:00Z">
        <w:r w:rsidR="00A143DC">
          <w:rPr>
            <w:rFonts w:ascii="Arial" w:eastAsia="Times New Roman" w:hAnsi="Arial" w:cs="Arial"/>
            <w:sz w:val="20"/>
            <w:szCs w:val="20"/>
          </w:rPr>
          <w:t xml:space="preserve"> on coral tissue</w:t>
        </w:r>
      </w:ins>
      <w:ins w:id="403" w:author="Microsoft Office User" w:date="2024-11-01T13:04:00Z">
        <w:r w:rsidR="00A143DC">
          <w:rPr>
            <w:rFonts w:ascii="Arial" w:eastAsia="Times New Roman" w:hAnsi="Arial" w:cs="Arial"/>
            <w:sz w:val="20"/>
            <w:szCs w:val="20"/>
          </w:rPr>
          <w:t>s (even those not in direct contact with CAMAs)</w:t>
        </w:r>
      </w:ins>
      <w:ins w:id="404" w:author="Microsoft Office User" w:date="2024-11-01T13:00:00Z">
        <w:r w:rsidR="00A143DC">
          <w:rPr>
            <w:rFonts w:ascii="Arial" w:eastAsia="Times New Roman" w:hAnsi="Arial" w:cs="Arial"/>
            <w:sz w:val="20"/>
            <w:szCs w:val="20"/>
          </w:rPr>
          <w:t>, including potentially influencing both growth rate and immunity.</w:t>
        </w:r>
      </w:ins>
      <w:ins w:id="405" w:author="Microsoft Office User" w:date="2024-11-01T12:57:00Z">
        <w:r w:rsidR="00A143DC">
          <w:rPr>
            <w:rFonts w:ascii="Arial" w:eastAsia="Times New Roman" w:hAnsi="Arial" w:cs="Arial"/>
            <w:sz w:val="20"/>
            <w:szCs w:val="20"/>
          </w:rPr>
          <w:t xml:space="preserve"> </w:t>
        </w:r>
      </w:ins>
      <w:del w:id="406" w:author="Microsoft Office User" w:date="2024-11-01T13:00:00Z">
        <w:r w:rsidRPr="00961490" w:rsidDel="00A143DC">
          <w:rPr>
            <w:rFonts w:ascii="Arial" w:eastAsia="Times New Roman" w:hAnsi="Arial" w:cs="Arial"/>
            <w:sz w:val="20"/>
            <w:szCs w:val="20"/>
          </w:rPr>
          <w:delText xml:space="preserve"> </w:delText>
        </w:r>
      </w:del>
      <w:r w:rsidRPr="00961490">
        <w:rPr>
          <w:rFonts w:ascii="Arial" w:eastAsia="Times New Roman" w:hAnsi="Arial" w:cs="Arial"/>
          <w:sz w:val="20"/>
          <w:szCs w:val="20"/>
        </w:rPr>
        <w:t xml:space="preserve">If representatives of </w:t>
      </w:r>
      <w:ins w:id="407" w:author="Microsoft Office User" w:date="2024-11-01T13:00:00Z">
        <w:r w:rsidR="00A143DC">
          <w:rPr>
            <w:rFonts w:ascii="Arial" w:eastAsia="Times New Roman" w:hAnsi="Arial" w:cs="Arial"/>
            <w:sz w:val="20"/>
            <w:szCs w:val="20"/>
          </w:rPr>
          <w:t xml:space="preserve">diverse </w:t>
        </w:r>
      </w:ins>
      <w:del w:id="408" w:author="Microsoft Office User" w:date="2024-11-01T13:00:00Z">
        <w:r w:rsidRPr="00961490" w:rsidDel="00A143DC">
          <w:rPr>
            <w:rFonts w:ascii="Arial" w:eastAsia="Times New Roman" w:hAnsi="Arial" w:cs="Arial"/>
            <w:sz w:val="20"/>
            <w:szCs w:val="20"/>
          </w:rPr>
          <w:delText xml:space="preserve">those different </w:delText>
        </w:r>
      </w:del>
      <w:r w:rsidRPr="00961490">
        <w:rPr>
          <w:rFonts w:ascii="Arial" w:eastAsia="Times New Roman" w:hAnsi="Arial" w:cs="Arial"/>
          <w:sz w:val="20"/>
          <w:szCs w:val="20"/>
        </w:rPr>
        <w:t xml:space="preserve">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ins w:id="409" w:author="Microsoft Office User" w:date="2024-11-01T13:00:00Z">
        <w:r w:rsidR="00A143DC">
          <w:rPr>
            <w:rFonts w:ascii="Arial" w:eastAsia="Times New Roman" w:hAnsi="Arial" w:cs="Arial"/>
            <w:sz w:val="20"/>
            <w:szCs w:val="20"/>
          </w:rPr>
          <w:t xml:space="preserve"> </w:t>
        </w:r>
      </w:ins>
    </w:p>
    <w:p w14:paraId="087F21B3" w14:textId="20317F3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mediate growth vs. disease resistance</w:t>
      </w:r>
      <w:del w:id="410" w:author="Microsoft Office User" w:date="2024-11-01T13:02:00Z">
        <w:r w:rsidRPr="00961490" w:rsidDel="00A143DC">
          <w:rPr>
            <w:rFonts w:ascii="Arial" w:eastAsia="Times New Roman" w:hAnsi="Arial" w:cs="Arial"/>
            <w:sz w:val="20"/>
            <w:szCs w:val="20"/>
          </w:rPr>
          <w:delText xml:space="preserve"> (defensive)</w:delText>
        </w:r>
      </w:del>
      <w:r w:rsidRPr="00961490">
        <w:rPr>
          <w:rFonts w:ascii="Arial" w:eastAsia="Times New Roman" w:hAnsi="Arial" w:cs="Arial"/>
          <w:sz w:val="20"/>
          <w:szCs w:val="20"/>
        </w:rPr>
        <w:t xml:space="preserve"> tradeoffs. While further manipulative studies are necessary to confirm this finding and determine the directionality of the relationship, evidence for this trend across the coral tree of life is compelling. </w:t>
      </w:r>
    </w:p>
    <w:p w14:paraId="7E70A7CE" w14:textId="3F80DF1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c71QApSo","properties":{"formattedCitation":"\\super 50,51\\nosupersub{}","plainCitation":"50,51","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4817D1">
        <w:rPr>
          <w:rFonts w:ascii="Cambria Math" w:eastAsia="Times New Roman" w:hAnsi="Cambria Math" w:cs="Cambria Math"/>
          <w:sz w:val="20"/>
          <w:szCs w:val="20"/>
        </w:rPr>
        <w:instrText>∼</w:instrText>
      </w:r>
      <w:r w:rsidR="004817D1">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4817D1" w:rsidRPr="004817D1">
        <w:rPr>
          <w:rFonts w:ascii="Arial" w:hAnsi="Arial" w:cs="Arial"/>
          <w:sz w:val="20"/>
          <w:vertAlign w:val="superscript"/>
        </w:rPr>
        <w:t>50,51</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411" w:author="Microsoft Office User" w:date="2024-10-28T15:41:00Z">
        <w:r w:rsidR="00133DAB">
          <w:rPr>
            <w:rFonts w:ascii="Arial" w:eastAsia="Times New Roman" w:hAnsi="Arial" w:cs="Arial"/>
            <w:sz w:val="20"/>
            <w:szCs w:val="20"/>
          </w:rPr>
          <w:t>I</w:t>
        </w:r>
      </w:ins>
      <w:ins w:id="412" w:author="Microsoft Office User" w:date="2024-10-28T15:42:00Z">
        <w:r w:rsidR="00133DAB">
          <w:rPr>
            <w:rFonts w:ascii="Arial" w:eastAsia="Times New Roman" w:hAnsi="Arial" w:cs="Arial"/>
            <w:sz w:val="20"/>
            <w:szCs w:val="20"/>
          </w:rPr>
          <w:t xml:space="preserve">t has even been suggested that </w:t>
        </w:r>
      </w:ins>
      <w:ins w:id="413" w:author="Microsoft Office User" w:date="2024-10-28T15:41:00Z">
        <w:r w:rsidR="00133DAB">
          <w:rPr>
            <w:rFonts w:ascii="Arial" w:eastAsia="Times New Roman" w:hAnsi="Arial" w:cs="Arial"/>
            <w:sz w:val="20"/>
            <w:szCs w:val="20"/>
          </w:rPr>
          <w:t>high dominance</w:t>
        </w:r>
      </w:ins>
      <w:ins w:id="414" w:author="Microsoft Office User" w:date="2024-10-28T15:42:00Z">
        <w:r w:rsidR="00133DAB">
          <w:rPr>
            <w:rFonts w:ascii="Arial" w:eastAsia="Times New Roman" w:hAnsi="Arial" w:cs="Arial"/>
            <w:sz w:val="20"/>
            <w:szCs w:val="20"/>
          </w:rPr>
          <w:t xml:space="preserve"> of one microbial taxon</w:t>
        </w:r>
      </w:ins>
      <w:ins w:id="415" w:author="Microsoft Office User" w:date="2024-10-28T15:47:00Z">
        <w:r w:rsidR="00133DAB">
          <w:rPr>
            <w:rFonts w:ascii="Arial" w:eastAsia="Times New Roman" w:hAnsi="Arial" w:cs="Arial"/>
            <w:sz w:val="20"/>
            <w:szCs w:val="20"/>
          </w:rPr>
          <w:t xml:space="preserve"> </w:t>
        </w:r>
      </w:ins>
      <w:ins w:id="416" w:author="Microsoft Office User" w:date="2024-10-28T15:46:00Z">
        <w:r w:rsidR="00133DAB">
          <w:rPr>
            <w:rFonts w:ascii="Arial" w:eastAsia="Times New Roman" w:hAnsi="Arial" w:cs="Arial"/>
            <w:sz w:val="20"/>
            <w:szCs w:val="20"/>
          </w:rPr>
          <w:t xml:space="preserve">in the coral microbiome </w:t>
        </w:r>
      </w:ins>
      <w:ins w:id="417" w:author="Microsoft Office User" w:date="2024-10-28T15:41:00Z">
        <w:r w:rsidR="00133DAB">
          <w:rPr>
            <w:rFonts w:ascii="Arial" w:eastAsia="Times New Roman" w:hAnsi="Arial" w:cs="Arial"/>
            <w:sz w:val="20"/>
            <w:szCs w:val="20"/>
          </w:rPr>
          <w:t xml:space="preserve">may </w:t>
        </w:r>
      </w:ins>
      <w:ins w:id="418" w:author="Microsoft Office User" w:date="2024-10-28T15:43:00Z">
        <w:r w:rsidR="00133DAB">
          <w:rPr>
            <w:rFonts w:ascii="Arial" w:eastAsia="Times New Roman" w:hAnsi="Arial" w:cs="Arial"/>
            <w:sz w:val="20"/>
            <w:szCs w:val="20"/>
          </w:rPr>
          <w:t xml:space="preserve">have a stabilizing effect </w:t>
        </w:r>
      </w:ins>
      <w:ins w:id="419" w:author="Microsoft Office User" w:date="2024-10-28T15:46:00Z">
        <w:r w:rsidR="00133DAB">
          <w:rPr>
            <w:rFonts w:ascii="Arial" w:eastAsia="Times New Roman" w:hAnsi="Arial" w:cs="Arial"/>
            <w:sz w:val="20"/>
            <w:szCs w:val="20"/>
          </w:rPr>
          <w:t xml:space="preserve">on the rest of </w:t>
        </w:r>
      </w:ins>
      <w:ins w:id="420" w:author="Microsoft Office User" w:date="2024-10-28T15:48:00Z">
        <w:r w:rsidR="00133DAB">
          <w:rPr>
            <w:rFonts w:ascii="Arial" w:eastAsia="Times New Roman" w:hAnsi="Arial" w:cs="Arial"/>
            <w:sz w:val="20"/>
            <w:szCs w:val="20"/>
          </w:rPr>
          <w:t xml:space="preserve">the </w:t>
        </w:r>
      </w:ins>
      <w:ins w:id="421" w:author="Microsoft Office User" w:date="2024-10-28T15:46:00Z">
        <w:r w:rsidR="00133DAB">
          <w:rPr>
            <w:rFonts w:ascii="Arial" w:eastAsia="Times New Roman" w:hAnsi="Arial" w:cs="Arial"/>
            <w:sz w:val="20"/>
            <w:szCs w:val="20"/>
          </w:rPr>
          <w:t>community</w:t>
        </w:r>
      </w:ins>
      <w:r w:rsidR="00133DAB">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OsKaSXgh","properties":{"formattedCitation":"\\super 52\\nosupersub{}","plainCitation":"52","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schema":"https://github.com/citation-style-language/schema/raw/master/csl-citation.json"} </w:instrText>
      </w:r>
      <w:r w:rsidR="00133DAB">
        <w:rPr>
          <w:rFonts w:ascii="Arial" w:eastAsia="Times New Roman" w:hAnsi="Arial" w:cs="Arial"/>
          <w:sz w:val="20"/>
          <w:szCs w:val="20"/>
        </w:rPr>
        <w:fldChar w:fldCharType="separate"/>
      </w:r>
      <w:r w:rsidR="004817D1" w:rsidRPr="004817D1">
        <w:rPr>
          <w:rFonts w:ascii="Arial" w:hAnsi="Arial" w:cs="Arial"/>
          <w:sz w:val="20"/>
          <w:vertAlign w:val="superscript"/>
        </w:rPr>
        <w:t>52</w:t>
      </w:r>
      <w:r w:rsidR="00133DAB">
        <w:rPr>
          <w:rFonts w:ascii="Arial" w:eastAsia="Times New Roman" w:hAnsi="Arial" w:cs="Arial"/>
          <w:sz w:val="20"/>
          <w:szCs w:val="20"/>
        </w:rPr>
        <w:fldChar w:fldCharType="end"/>
      </w:r>
      <w:ins w:id="422" w:author="Microsoft Office User" w:date="2024-10-28T15:47:00Z">
        <w:r w:rsidR="00133DAB">
          <w:rPr>
            <w:rFonts w:ascii="Arial" w:eastAsia="Times New Roman" w:hAnsi="Arial" w:cs="Arial"/>
            <w:sz w:val="20"/>
            <w:szCs w:val="20"/>
          </w:rPr>
          <w:t xml:space="preserve">, thereby </w:t>
        </w:r>
      </w:ins>
      <w:ins w:id="423" w:author="Microsoft Office User" w:date="2024-10-28T15:43:00Z">
        <w:r w:rsidR="00133DAB">
          <w:rPr>
            <w:rFonts w:ascii="Arial" w:eastAsia="Times New Roman" w:hAnsi="Arial" w:cs="Arial"/>
            <w:sz w:val="20"/>
            <w:szCs w:val="20"/>
          </w:rPr>
          <w:t>l</w:t>
        </w:r>
      </w:ins>
      <w:ins w:id="424" w:author="Microsoft Office User" w:date="2024-10-28T15:41:00Z">
        <w:r w:rsidR="00133DAB">
          <w:rPr>
            <w:rFonts w:ascii="Arial" w:eastAsia="Times New Roman" w:hAnsi="Arial" w:cs="Arial"/>
            <w:sz w:val="20"/>
            <w:szCs w:val="20"/>
          </w:rPr>
          <w:t>imit</w:t>
        </w:r>
      </w:ins>
      <w:ins w:id="425" w:author="Microsoft Office User" w:date="2024-10-28T15:47:00Z">
        <w:r w:rsidR="00133DAB">
          <w:rPr>
            <w:rFonts w:ascii="Arial" w:eastAsia="Times New Roman" w:hAnsi="Arial" w:cs="Arial"/>
            <w:sz w:val="20"/>
            <w:szCs w:val="20"/>
          </w:rPr>
          <w:t xml:space="preserve">ing </w:t>
        </w:r>
      </w:ins>
      <w:ins w:id="426" w:author="Microsoft Office User" w:date="2024-10-28T15:41:00Z">
        <w:r w:rsidR="00133DAB">
          <w:rPr>
            <w:rFonts w:ascii="Arial" w:eastAsia="Times New Roman" w:hAnsi="Arial" w:cs="Arial"/>
            <w:sz w:val="20"/>
            <w:szCs w:val="20"/>
          </w:rPr>
          <w:t xml:space="preserve">the </w:t>
        </w:r>
      </w:ins>
      <w:ins w:id="427" w:author="Microsoft Office User" w:date="2024-10-28T15:44:00Z">
        <w:r w:rsidR="00133DAB">
          <w:rPr>
            <w:rFonts w:ascii="Arial" w:eastAsia="Times New Roman" w:hAnsi="Arial" w:cs="Arial"/>
            <w:sz w:val="20"/>
            <w:szCs w:val="20"/>
          </w:rPr>
          <w:t xml:space="preserve">flexibility of the microbiome to </w:t>
        </w:r>
      </w:ins>
      <w:ins w:id="428" w:author="Microsoft Office User" w:date="2024-10-28T15:47:00Z">
        <w:r w:rsidR="00133DAB">
          <w:rPr>
            <w:rFonts w:ascii="Arial" w:eastAsia="Times New Roman" w:hAnsi="Arial" w:cs="Arial"/>
            <w:sz w:val="20"/>
            <w:szCs w:val="20"/>
          </w:rPr>
          <w:t>func</w:t>
        </w:r>
      </w:ins>
      <w:ins w:id="429" w:author="Microsoft Office User" w:date="2024-10-28T15:48:00Z">
        <w:r w:rsidR="00133DAB">
          <w:rPr>
            <w:rFonts w:ascii="Arial" w:eastAsia="Times New Roman" w:hAnsi="Arial" w:cs="Arial"/>
            <w:sz w:val="20"/>
            <w:szCs w:val="20"/>
          </w:rPr>
          <w:t>tionally adapt</w:t>
        </w:r>
      </w:ins>
      <w:ins w:id="430" w:author="Microsoft Office User" w:date="2024-10-28T15:44:00Z">
        <w:r w:rsidR="00133DAB">
          <w:rPr>
            <w:rFonts w:ascii="Arial" w:eastAsia="Times New Roman" w:hAnsi="Arial" w:cs="Arial"/>
            <w:sz w:val="20"/>
            <w:szCs w:val="20"/>
          </w:rPr>
          <w:t xml:space="preserve"> </w:t>
        </w:r>
      </w:ins>
      <w:ins w:id="431" w:author="Microsoft Office User" w:date="2024-10-28T15:48:00Z">
        <w:r w:rsidR="00133DAB">
          <w:rPr>
            <w:rFonts w:ascii="Arial" w:eastAsia="Times New Roman" w:hAnsi="Arial" w:cs="Arial"/>
            <w:sz w:val="20"/>
            <w:szCs w:val="20"/>
          </w:rPr>
          <w:t xml:space="preserve">through restructuring </w:t>
        </w:r>
      </w:ins>
      <w:ins w:id="432" w:author="Microsoft Office User" w:date="2024-10-28T15:45:00Z">
        <w:r w:rsidR="00133DAB">
          <w:rPr>
            <w:rFonts w:ascii="Arial" w:eastAsia="Times New Roman" w:hAnsi="Arial" w:cs="Arial"/>
            <w:sz w:val="20"/>
            <w:szCs w:val="20"/>
          </w:rPr>
          <w:t>when exposed to environmental stressors</w:t>
        </w:r>
      </w:ins>
      <w:r w:rsidR="004730E9">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sgOzXcsA","properties":{"formattedCitation":"\\super 53\\nosupersub{}","plainCitation":"53","noteIndex":0},"citationItems":[{"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instrText>
      </w:r>
      <w:r w:rsidR="004730E9">
        <w:rPr>
          <w:rFonts w:ascii="Arial" w:eastAsia="Times New Roman" w:hAnsi="Arial" w:cs="Arial"/>
          <w:sz w:val="20"/>
          <w:szCs w:val="20"/>
        </w:rPr>
        <w:fldChar w:fldCharType="separate"/>
      </w:r>
      <w:r w:rsidR="004817D1" w:rsidRPr="004817D1">
        <w:rPr>
          <w:rFonts w:ascii="Arial" w:hAnsi="Arial" w:cs="Arial"/>
          <w:sz w:val="20"/>
          <w:vertAlign w:val="superscript"/>
        </w:rPr>
        <w:t>53</w:t>
      </w:r>
      <w:r w:rsidR="004730E9">
        <w:rPr>
          <w:rFonts w:ascii="Arial" w:eastAsia="Times New Roman" w:hAnsi="Arial" w:cs="Arial"/>
          <w:sz w:val="20"/>
          <w:szCs w:val="20"/>
        </w:rPr>
        <w:fldChar w:fldCharType="end"/>
      </w:r>
      <w:ins w:id="433" w:author="Microsoft Office User" w:date="2024-10-28T15:43:00Z">
        <w:r w:rsidR="00133DAB">
          <w:rPr>
            <w:rFonts w:ascii="Arial" w:eastAsia="Times New Roman" w:hAnsi="Arial" w:cs="Arial"/>
            <w:sz w:val="20"/>
            <w:szCs w:val="20"/>
          </w:rPr>
          <w:t>.</w:t>
        </w:r>
      </w:ins>
    </w:p>
    <w:p w14:paraId="2D9CAB3F" w14:textId="35772C68"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TqtFiuVz","properties":{"formattedCitation":"\\super 54\\nosupersub{}","plainCitation":"54","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4817D1" w:rsidRPr="004817D1">
        <w:rPr>
          <w:rFonts w:ascii="Arial" w:hAnsi="Arial" w:cs="Arial"/>
          <w:sz w:val="20"/>
          <w:vertAlign w:val="superscript"/>
        </w:rPr>
        <w:t>54</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ominated corals may further represent strong candidates for microbiome </w:t>
      </w:r>
      <w:r w:rsidRPr="00961490">
        <w:rPr>
          <w:rFonts w:ascii="Arial" w:eastAsia="Times New Roman" w:hAnsi="Arial" w:cs="Arial"/>
          <w:sz w:val="20"/>
          <w:szCs w:val="20"/>
        </w:rPr>
        <w:lastRenderedPageBreak/>
        <w:t>engineering (e.g., human-assisted manipulation of host-associated microbes</w:t>
      </w:r>
      <w:r w:rsidR="00A32B03">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cEoUrwA2","properties":{"formattedCitation":"\\super 55\\nosupersub{}","plainCitation":"55","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4817D1" w:rsidRPr="004817D1">
        <w:rPr>
          <w:rFonts w:ascii="Arial" w:hAnsi="Arial" w:cs="Arial"/>
          <w:sz w:val="20"/>
          <w:vertAlign w:val="superscript"/>
        </w:rPr>
        <w:t>55</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mgrk7CCS","properties":{"formattedCitation":"\\super 14,56\\nosupersub{}","plainCitation":"14,56","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4817D1" w:rsidRPr="004817D1">
        <w:rPr>
          <w:rFonts w:ascii="Arial" w:hAnsi="Arial" w:cs="Arial"/>
          <w:sz w:val="20"/>
          <w:vertAlign w:val="superscript"/>
        </w:rPr>
        <w:t>14,56</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r w:rsidR="00993F13">
        <w:rPr>
          <w:rFonts w:ascii="Arial" w:eastAsia="Times New Roman" w:hAnsi="Arial" w:cs="Arial"/>
          <w:sz w:val="20"/>
          <w:szCs w:val="20"/>
        </w:rPr>
        <w:t>S</w:t>
      </w:r>
      <w:r w:rsidRPr="00961490">
        <w:rPr>
          <w:rFonts w:ascii="Arial" w:eastAsia="Times New Roman" w:hAnsi="Arial" w:cs="Arial"/>
          <w:sz w:val="20"/>
          <w:szCs w:val="20"/>
        </w:rPr>
        <w:t>cleractinian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618E6BD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scleractinian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r w:rsidR="00E227EE" w:rsidRPr="00C64009">
        <w:rPr>
          <w:rFonts w:ascii="Arial" w:hAnsi="Arial" w:cs="Arial"/>
          <w:i/>
          <w:iCs/>
          <w:color w:val="000000"/>
          <w:sz w:val="20"/>
          <w:szCs w:val="20"/>
        </w:rPr>
        <w:t>Lithophyllon</w:t>
      </w:r>
      <w:r w:rsidR="00E227EE">
        <w:rPr>
          <w:rFonts w:ascii="Arial" w:hAnsi="Arial" w:cs="Arial"/>
          <w:color w:val="000000"/>
          <w:sz w:val="20"/>
          <w:szCs w:val="20"/>
        </w:rPr>
        <w:t xml:space="preserve"> (Supplementary Data Table 1a, d).</w:t>
      </w:r>
    </w:p>
    <w:p w14:paraId="20A1B39B" w14:textId="0A7CFE10"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VzBTbrhD","properties":{"formattedCitation":"\\super 57\\nosupersub{}","plainCitation":"57","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hirlPaks (Nasco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PowerSoil DNA Isolation kit (MoBio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scleractinian Anthozoans were also opportunistically collected and stored similarly, including healthy samples of the genera </w:t>
      </w:r>
      <w:r w:rsidRPr="00961490">
        <w:rPr>
          <w:rFonts w:ascii="Arial" w:eastAsia="Times New Roman" w:hAnsi="Arial" w:cs="Arial"/>
          <w:i/>
          <w:sz w:val="20"/>
          <w:szCs w:val="20"/>
        </w:rPr>
        <w:t xml:space="preserve">Millepora </w:t>
      </w:r>
      <w:r w:rsidRPr="00961490">
        <w:rPr>
          <w:rFonts w:ascii="Arial" w:eastAsia="Times New Roman" w:hAnsi="Arial" w:cs="Arial"/>
          <w:sz w:val="20"/>
          <w:szCs w:val="20"/>
        </w:rPr>
        <w:t xml:space="preserve">(hydrozoan fire coral), </w:t>
      </w:r>
      <w:r w:rsidRPr="00961490">
        <w:rPr>
          <w:rFonts w:ascii="Arial" w:eastAsia="Times New Roman" w:hAnsi="Arial" w:cs="Arial"/>
          <w:i/>
          <w:sz w:val="20"/>
          <w:szCs w:val="20"/>
        </w:rPr>
        <w:t xml:space="preserve">Palythoa </w:t>
      </w:r>
      <w:r w:rsidRPr="00961490">
        <w:rPr>
          <w:rFonts w:ascii="Arial" w:eastAsia="Times New Roman" w:hAnsi="Arial" w:cs="Arial"/>
          <w:sz w:val="20"/>
          <w:szCs w:val="20"/>
        </w:rPr>
        <w:t xml:space="preserve">(zoanthid), </w:t>
      </w:r>
      <w:r w:rsidRPr="00961490">
        <w:rPr>
          <w:rFonts w:ascii="Arial" w:eastAsia="Times New Roman" w:hAnsi="Arial" w:cs="Arial"/>
          <w:i/>
          <w:sz w:val="20"/>
          <w:szCs w:val="20"/>
        </w:rPr>
        <w:t xml:space="preserve">Heliopora </w:t>
      </w:r>
      <w:r w:rsidRPr="00961490">
        <w:rPr>
          <w:rFonts w:ascii="Arial" w:eastAsia="Times New Roman" w:hAnsi="Arial" w:cs="Arial"/>
          <w:sz w:val="20"/>
          <w:szCs w:val="20"/>
        </w:rPr>
        <w:t xml:space="preserve">(blue coral), </w:t>
      </w:r>
      <w:r w:rsidRPr="00961490">
        <w:rPr>
          <w:rFonts w:ascii="Arial" w:eastAsia="Times New Roman" w:hAnsi="Arial" w:cs="Arial"/>
          <w:i/>
          <w:sz w:val="20"/>
          <w:szCs w:val="20"/>
        </w:rPr>
        <w:t xml:space="preserve">Tubipora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r w:rsidRPr="00961490">
        <w:rPr>
          <w:rFonts w:ascii="Arial" w:eastAsia="Times New Roman" w:hAnsi="Arial" w:cs="Arial"/>
          <w:i/>
          <w:sz w:val="20"/>
          <w:szCs w:val="20"/>
        </w:rPr>
        <w:t xml:space="preserve">Lobophytum </w:t>
      </w:r>
      <w:r w:rsidRPr="00961490">
        <w:rPr>
          <w:rFonts w:ascii="Arial" w:eastAsia="Times New Roman" w:hAnsi="Arial" w:cs="Arial"/>
          <w:sz w:val="20"/>
          <w:szCs w:val="20"/>
        </w:rPr>
        <w:t xml:space="preserve">(soft corals). </w:t>
      </w:r>
    </w:p>
    <w:p w14:paraId="5D6AE7AF" w14:textId="40A6752B"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4817D1">
        <w:rPr>
          <w:rFonts w:ascii="Arial" w:eastAsia="Times New Roman" w:hAnsi="Arial" w:cs="Arial"/>
          <w:color w:val="222222"/>
          <w:sz w:val="20"/>
          <w:szCs w:val="20"/>
          <w:highlight w:val="white"/>
        </w:rPr>
        <w:instrText xml:space="preserve"> ADDIN ZOTERO_ITEM CSL_CITATION {"citationID":"y3F4tVUc","properties":{"formattedCitation":"\\super 58\\nosupersub{}","plainCitation":"58","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17D1">
        <w:rPr>
          <w:rFonts w:ascii="Cambria Math" w:eastAsia="Times New Roman" w:hAnsi="Cambria Math" w:cs="Cambria Math"/>
          <w:color w:val="222222"/>
          <w:sz w:val="20"/>
          <w:szCs w:val="20"/>
          <w:highlight w:val="white"/>
        </w:rPr>
        <w:instrText>∼</w:instrText>
      </w:r>
      <w:r w:rsidR="004817D1">
        <w:rPr>
          <w:rFonts w:ascii="Arial" w:eastAsia="Times New Roman" w:hAnsi="Arial" w:cs="Arial"/>
          <w:color w:val="222222"/>
          <w:sz w:val="20"/>
          <w:szCs w:val="20"/>
          <w:highlight w:val="white"/>
        </w:rPr>
        <w:instrText xml:space="preserve"> 0.5). Unexpectedly, biases with 515F-Y/806R against SAR11 in field samples (</w:instrText>
      </w:r>
      <w:r w:rsidR="004817D1">
        <w:rPr>
          <w:rFonts w:ascii="Cambria Math" w:eastAsia="Times New Roman" w:hAnsi="Cambria Math" w:cs="Cambria Math"/>
          <w:color w:val="222222"/>
          <w:sz w:val="20"/>
          <w:szCs w:val="20"/>
          <w:highlight w:val="white"/>
        </w:rPr>
        <w:instrText>∼</w:instrText>
      </w:r>
      <w:r w:rsidR="004817D1">
        <w:rPr>
          <w:rFonts w:ascii="Arial" w:eastAsia="Times New Roman" w:hAnsi="Arial" w:cs="Arial"/>
          <w:color w:val="222222"/>
          <w:sz w:val="20"/>
          <w:szCs w:val="20"/>
          <w:highlight w:val="white"/>
        </w:rPr>
        <w:instrText>4–10-fold) were stronger than in mock communities (</w:instrText>
      </w:r>
      <w:r w:rsidR="004817D1">
        <w:rPr>
          <w:rFonts w:ascii="Cambria Math" w:eastAsia="Times New Roman" w:hAnsi="Cambria Math" w:cs="Cambria Math"/>
          <w:color w:val="222222"/>
          <w:sz w:val="20"/>
          <w:szCs w:val="20"/>
          <w:highlight w:val="white"/>
        </w:rPr>
        <w:instrText>∼</w:instrText>
      </w:r>
      <w:r w:rsidR="004817D1">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4817D1">
        <w:rPr>
          <w:rFonts w:ascii="Cambria Math" w:eastAsia="Times New Roman" w:hAnsi="Cambria Math" w:cs="Cambria Math"/>
          <w:color w:val="222222"/>
          <w:sz w:val="20"/>
          <w:szCs w:val="20"/>
          <w:highlight w:val="white"/>
        </w:rPr>
        <w:instrText>∼</w:instrText>
      </w:r>
      <w:r w:rsidR="004817D1">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4817D1" w:rsidRPr="004817D1">
        <w:rPr>
          <w:rFonts w:ascii="Arial" w:hAnsi="Arial" w:cs="Arial"/>
          <w:color w:val="000000"/>
          <w:sz w:val="20"/>
          <w:vertAlign w:val="superscript"/>
        </w:rPr>
        <w:t>58</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TCG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4817D1">
        <w:rPr>
          <w:rFonts w:ascii="Arial" w:eastAsia="Times New Roman" w:hAnsi="Arial" w:cs="Arial"/>
          <w:color w:val="222222"/>
          <w:sz w:val="20"/>
          <w:szCs w:val="20"/>
          <w:highlight w:val="white"/>
        </w:rPr>
        <w:instrText xml:space="preserve"> ADDIN ZOTERO_ITEM CSL_CITATION {"citationID":"1Btb1NVN","properties":{"formattedCitation":"\\super 59\\nosupersub{}","plainCitation":"59","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4817D1" w:rsidRPr="004817D1">
        <w:rPr>
          <w:rFonts w:ascii="Arial" w:hAnsi="Arial" w:cs="Arial"/>
          <w:color w:val="000000"/>
          <w:sz w:val="20"/>
          <w:vertAlign w:val="superscript"/>
        </w:rPr>
        <w:t>59</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3HWGi8Mp","properties":{"formattedCitation":"\\super 57\\nosupersub{}","plainCitation":"57","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All raw sequencing data and associated metadata for the samples used in this study are available on Qiita (qiita.ucsd.edu) under project ID 10895, prep ID 3439.</w:t>
      </w:r>
    </w:p>
    <w:p w14:paraId="671BD1D4" w14:textId="0F7C13E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Qznv4P0H","properties":{"formattedCitation":"\\super 60\\nosupersub{}","plainCitation":"60","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Golay barcodes using “split_libraries” with default parameters in </w:t>
      </w:r>
      <w:r w:rsidRPr="00961490">
        <w:rPr>
          <w:rFonts w:ascii="Arial" w:eastAsia="Times New Roman" w:hAnsi="Arial" w:cs="Arial"/>
          <w:sz w:val="20"/>
          <w:szCs w:val="20"/>
        </w:rPr>
        <w:lastRenderedPageBreak/>
        <w:t>QIIME1.9.1</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9ReI5NEY","properties":{"formattedCitation":"\\super 61\\nosupersub{}","plainCitation":"61","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CKfqZUSC","properties":{"formattedCitation":"\\super 62\\nosupersub{}","plainCitation":"62","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biom and taxonomy tables were obtained from Qiita (CRC32 id: 8817b8b8 and CRC32 id: ac925c85) and processed using a customized QIIME2 v. 2020.8.0</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jXuYPD9v","properties":{"formattedCitation":"\\super 63\\nosupersub{}","plainCitation":"63","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zaneveld/GCMP_global_disease). Taxonomic assignment of ASVs was performed using vsearch</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IysQVuc0","properties":{"formattedCitation":"\\super 64\\nosupersub{}","plainCitation":"64","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zoWq9T8R","properties":{"formattedCitation":"\\super 65\\nosupersub{}","plainCitation":"65","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5</w:t>
      </w:r>
      <w:r w:rsidR="00DA6924">
        <w:rPr>
          <w:rFonts w:ascii="Arial" w:eastAsia="Times New Roman" w:hAnsi="Arial" w:cs="Arial"/>
          <w:sz w:val="20"/>
          <w:szCs w:val="20"/>
        </w:rPr>
        <w:fldChar w:fldCharType="end"/>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3FFAB98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q1j1Emy0","properties":{"formattedCitation":"\\super 66\\nosupersub{}","plainCitation":"66","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9yxwQfKp","properties":{"formattedCitation":"\\super 67\\nosupersub{}","plainCitation":"67","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7</w:t>
      </w:r>
      <w:r w:rsidR="00DA6924">
        <w:rPr>
          <w:rFonts w:ascii="Arial" w:eastAsia="Times New Roman" w:hAnsi="Arial" w:cs="Arial"/>
          <w:sz w:val="20"/>
          <w:szCs w:val="20"/>
        </w:rPr>
        <w:fldChar w:fldCharType="end"/>
      </w:r>
      <w:r w:rsidRPr="00961490">
        <w:rPr>
          <w:rFonts w:ascii="Arial" w:eastAsia="Times New Roman" w:hAnsi="Arial" w:cs="Arial"/>
          <w:sz w:val="20"/>
          <w:szCs w:val="20"/>
        </w:rPr>
        <w:t>. We refer to this expanded taxonomy as “silva_metaxa2” in code. After taxonomic assignment, all mitochondrial and chloroplast reads were removed. The bacterial phylogenetic tree was built using the SATé-enabled phylogenetic placement (SEPP) insertion technique with the q2-fragment-insertion plugin</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XlvNqntM","properties":{"formattedCitation":"\\super 68\\nosupersub{}","plainCitation":"68","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fqT4VNqt","properties":{"formattedCitation":"\\super 65\\nosupersub{}","plainCitation":"65","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7E95A70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Potential contaminants from extraction and sequence blanks (n = 103 negative controls) were identified and removed using the decontam package</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9I6Hvus2","properties":{"formattedCitation":"\\super 69\\nosupersub{}","plainCitation":"69","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6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1cJQGelB","properties":{"formattedCitation":"\\super 70\\nosupersub{}","plainCitation":"70","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7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0A503B5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r w:rsidR="001E7B35" w:rsidRPr="002F1CD2">
        <w:rPr>
          <w:rFonts w:ascii="Arial" w:hAnsi="Arial" w:cs="Arial"/>
          <w:color w:val="000000"/>
          <w:sz w:val="20"/>
        </w:rPr>
        <w:t>Hawaiʻi</w:t>
      </w:r>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ZbG3NJO3","properties":{"formattedCitation":"\\super 71\\nosupersub{}","plainCitation":"71","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4817D1" w:rsidRPr="004817D1">
        <w:rPr>
          <w:rFonts w:ascii="Arial" w:hAnsi="Arial" w:cs="Arial"/>
          <w:sz w:val="20"/>
          <w:vertAlign w:val="superscript"/>
        </w:rPr>
        <w:t>71</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MdSiNq2w","properties":{"formattedCitation":"\\super 72\\nosupersub{}","plainCitation":"72","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4817D1" w:rsidRPr="004817D1">
        <w:rPr>
          <w:rFonts w:ascii="Arial" w:hAnsi="Arial" w:cs="Arial"/>
          <w:sz w:val="20"/>
          <w:vertAlign w:val="superscript"/>
        </w:rPr>
        <w:t>72</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447C8EA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in an attempt to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6B9599E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w:t>
      </w:r>
      <w:r w:rsidRPr="00961490">
        <w:rPr>
          <w:rFonts w:ascii="Arial" w:eastAsia="Times New Roman" w:hAnsi="Arial" w:cs="Arial"/>
          <w:sz w:val="20"/>
          <w:szCs w:val="20"/>
        </w:rPr>
        <w:lastRenderedPageBreak/>
        <w:t xml:space="preserve">summary produced a table with 581,311 observations across 60 coral genera (Supplementary Data Table 1d). </w:t>
      </w:r>
      <w:ins w:id="434" w:author="Microsoft Office User" w:date="2024-11-02T11:40:00Z">
        <w:r w:rsidR="005908B3">
          <w:rPr>
            <w:rFonts w:ascii="Arial" w:eastAsia="Times New Roman" w:hAnsi="Arial" w:cs="Arial"/>
            <w:sz w:val="20"/>
            <w:szCs w:val="20"/>
          </w:rPr>
          <w:t>For a breakdown of disease susceptibility by coral host genus, see Supplementary Fig</w:t>
        </w:r>
      </w:ins>
      <w:ins w:id="435" w:author="Microsoft Office User" w:date="2024-11-02T11:46:00Z">
        <w:r w:rsidR="005908B3">
          <w:rPr>
            <w:rFonts w:ascii="Arial" w:eastAsia="Times New Roman" w:hAnsi="Arial" w:cs="Arial"/>
            <w:sz w:val="20"/>
            <w:szCs w:val="20"/>
          </w:rPr>
          <w:t>.</w:t>
        </w:r>
      </w:ins>
      <w:ins w:id="436" w:author="Microsoft Office User" w:date="2024-11-02T11:40:00Z">
        <w:r w:rsidR="005908B3">
          <w:rPr>
            <w:rFonts w:ascii="Arial" w:eastAsia="Times New Roman" w:hAnsi="Arial" w:cs="Arial"/>
            <w:sz w:val="20"/>
            <w:szCs w:val="20"/>
          </w:rPr>
          <w:t xml:space="preserve"> </w:t>
        </w:r>
      </w:ins>
      <w:ins w:id="437" w:author="Microsoft Office User" w:date="2024-11-02T11:46:00Z">
        <w:r w:rsidR="005908B3">
          <w:rPr>
            <w:rFonts w:ascii="Arial" w:eastAsia="Times New Roman" w:hAnsi="Arial" w:cs="Arial"/>
            <w:sz w:val="20"/>
            <w:szCs w:val="20"/>
          </w:rPr>
          <w:t>S</w:t>
        </w:r>
      </w:ins>
      <w:ins w:id="438" w:author="Microsoft Office User" w:date="2024-11-02T11:40:00Z">
        <w:r w:rsidR="005908B3">
          <w:rPr>
            <w:rFonts w:ascii="Arial" w:eastAsia="Times New Roman" w:hAnsi="Arial" w:cs="Arial"/>
            <w:sz w:val="20"/>
            <w:szCs w:val="20"/>
          </w:rPr>
          <w:t>5</w:t>
        </w:r>
      </w:ins>
      <w:ins w:id="439" w:author="Microsoft Office User" w:date="2024-11-02T11:52:00Z">
        <w:r w:rsidR="00745B3D">
          <w:rPr>
            <w:rFonts w:ascii="Arial" w:eastAsia="Times New Roman" w:hAnsi="Arial" w:cs="Arial"/>
            <w:sz w:val="20"/>
            <w:szCs w:val="20"/>
          </w:rPr>
          <w:t>A</w:t>
        </w:r>
      </w:ins>
      <w:ins w:id="440" w:author="Microsoft Office User" w:date="2024-11-02T11:40:00Z">
        <w:r w:rsidR="005908B3">
          <w:rPr>
            <w:rFonts w:ascii="Arial" w:eastAsia="Times New Roman" w:hAnsi="Arial" w:cs="Arial"/>
            <w:sz w:val="20"/>
            <w:szCs w:val="20"/>
          </w:rPr>
          <w:t xml:space="preserve">. </w:t>
        </w:r>
      </w:ins>
    </w:p>
    <w:p w14:paraId="520CF9C8" w14:textId="428F3FC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15mWVzv9","properties":{"formattedCitation":"\\super 63\\nosupersub{}","plainCitation":"63","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4817D1" w:rsidRPr="004817D1">
        <w:rPr>
          <w:rFonts w:ascii="Arial" w:hAnsi="Arial" w:cs="Arial"/>
          <w:sz w:val="20"/>
          <w:vertAlign w:val="superscript"/>
        </w:rPr>
        <w:t>63</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r w:rsidRPr="00961490">
        <w:rPr>
          <w:rFonts w:ascii="Arial" w:eastAsia="Times New Roman" w:hAnsi="Arial" w:cs="Arial"/>
          <w:sz w:val="20"/>
          <w:szCs w:val="20"/>
        </w:rPr>
        <w:t xml:space="preserve">mucus  —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Simpson’s Index, which is of particular importance in these results, is at its highest when a single taxon is the only one present in microbiome, and at its lowest when there are both a large number of taxa, and all taxa have equal abundance</w:t>
      </w:r>
      <w:ins w:id="441" w:author="Microsoft Office User" w:date="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more rich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666F4646"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phylosymbiosis in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4D21482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yr). This resulted in growth rate data from 18 coral genera that were subsequently combined with our genus-level trait table (Supplementary Data Table 1d</w:t>
      </w:r>
      <w:ins w:id="442" w:author="Microsoft Office User" w:date="2024-11-02T11:43:00Z">
        <w:r w:rsidR="005908B3">
          <w:rPr>
            <w:rFonts w:ascii="Arial" w:eastAsia="Times New Roman" w:hAnsi="Arial" w:cs="Arial"/>
            <w:sz w:val="20"/>
            <w:szCs w:val="20"/>
          </w:rPr>
          <w:t>; Supplementary Fig</w:t>
        </w:r>
      </w:ins>
      <w:ins w:id="443" w:author="Microsoft Office User" w:date="2024-11-02T11:46:00Z">
        <w:r w:rsidR="005908B3">
          <w:rPr>
            <w:rFonts w:ascii="Arial" w:eastAsia="Times New Roman" w:hAnsi="Arial" w:cs="Arial"/>
            <w:sz w:val="20"/>
            <w:szCs w:val="20"/>
          </w:rPr>
          <w:t>.</w:t>
        </w:r>
      </w:ins>
      <w:ins w:id="444" w:author="Microsoft Office User" w:date="2024-11-02T11:43:00Z">
        <w:r w:rsidR="005908B3">
          <w:rPr>
            <w:rFonts w:ascii="Arial" w:eastAsia="Times New Roman" w:hAnsi="Arial" w:cs="Arial"/>
            <w:sz w:val="20"/>
            <w:szCs w:val="20"/>
          </w:rPr>
          <w:t xml:space="preserve"> </w:t>
        </w:r>
      </w:ins>
      <w:ins w:id="445" w:author="Microsoft Office User" w:date="2024-11-02T11:46:00Z">
        <w:r w:rsidR="005908B3">
          <w:rPr>
            <w:rFonts w:ascii="Arial" w:eastAsia="Times New Roman" w:hAnsi="Arial" w:cs="Arial"/>
            <w:sz w:val="20"/>
            <w:szCs w:val="20"/>
          </w:rPr>
          <w:t>S</w:t>
        </w:r>
      </w:ins>
      <w:ins w:id="446" w:author="Microsoft Office User" w:date="2024-11-02T11:43:00Z">
        <w:r w:rsidR="005908B3">
          <w:rPr>
            <w:rFonts w:ascii="Arial" w:eastAsia="Times New Roman" w:hAnsi="Arial" w:cs="Arial"/>
            <w:sz w:val="20"/>
            <w:szCs w:val="20"/>
          </w:rPr>
          <w:t>5</w:t>
        </w:r>
      </w:ins>
      <w:ins w:id="447" w:author="Microsoft Office User" w:date="2024-11-02T11:52:00Z">
        <w:r w:rsidR="00745B3D">
          <w:rPr>
            <w:rFonts w:ascii="Arial" w:eastAsia="Times New Roman" w:hAnsi="Arial" w:cs="Arial"/>
            <w:sz w:val="20"/>
            <w:szCs w:val="20"/>
          </w:rPr>
          <w:t>B,C</w:t>
        </w:r>
      </w:ins>
      <w:r w:rsidRPr="00961490">
        <w:rPr>
          <w:rFonts w:ascii="Arial" w:eastAsia="Times New Roman" w:hAnsi="Arial" w:cs="Arial"/>
          <w:sz w:val="20"/>
          <w:szCs w:val="20"/>
        </w:rPr>
        <w:t>).</w:t>
      </w:r>
      <w:ins w:id="448" w:author="Microsoft Office User" w:date="2024-11-02T11:40:00Z">
        <w:r w:rsidR="005908B3">
          <w:rPr>
            <w:rFonts w:ascii="Arial" w:eastAsia="Times New Roman" w:hAnsi="Arial" w:cs="Arial"/>
            <w:sz w:val="20"/>
            <w:szCs w:val="20"/>
          </w:rPr>
          <w:t xml:space="preserve"> </w:t>
        </w:r>
      </w:ins>
      <w:del w:id="449" w:author="Microsoft Office User" w:date="2024-11-02T11:43:00Z">
        <w:r w:rsidRPr="00961490" w:rsidDel="005908B3">
          <w:rPr>
            <w:rFonts w:ascii="Arial" w:eastAsia="Times New Roman" w:hAnsi="Arial" w:cs="Arial"/>
            <w:sz w:val="20"/>
            <w:szCs w:val="20"/>
          </w:rPr>
          <w:delText xml:space="preserve"> </w:delText>
        </w:r>
      </w:del>
    </w:p>
    <w:p w14:paraId="750FD980" w14:textId="5B4AD24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Felsenstein’s phylogenetic independent contrasts (PIC) to visualize our cross-genus trait correlations using the phytools R package</w:t>
      </w:r>
      <w:r w:rsidR="002F1CD2">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xowjpLoV","properties":{"formattedCitation":"\\super 73\\nosupersub{}","plainCitation":"73","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4817D1" w:rsidRPr="004817D1">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This method removes the effect of any shared evolutionary histories by calculating differences in trait values (contrasts) between sister taxa. We next examined the relationships between traits using information-theoretic model selection (that is, comparison of AICc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9sEX2TCl","properties":{"formattedCitation":"\\super 74\\nosupersub{}","plainCitation":"74","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4817D1" w:rsidRPr="004817D1">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In the first model, we used PGLS with no branch length transformation (i.e. holding λ,</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κ = 1). Thus, this first model is equivalent to PIC. In the next 3 models, we transformed branch lengths on the tree by allowing </w:t>
      </w:r>
      <w:r w:rsidRPr="00961490">
        <w:rPr>
          <w:rFonts w:ascii="Arial" w:eastAsia="Times New Roman" w:hAnsi="Arial" w:cs="Arial"/>
          <w:sz w:val="20"/>
          <w:szCs w:val="20"/>
        </w:rPr>
        <w:lastRenderedPageBreak/>
        <w:t xml:space="preserve">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and PGLS + κ. For detailed explanations of each parameter, please refer to Supplementary Data </w:t>
      </w:r>
      <w:commentRangeStart w:id="450"/>
      <w:r w:rsidRPr="00961490">
        <w:rPr>
          <w:rFonts w:ascii="Arial" w:eastAsia="Times New Roman" w:hAnsi="Arial" w:cs="Arial"/>
          <w:sz w:val="20"/>
          <w:szCs w:val="20"/>
        </w:rPr>
        <w:t>Table 1</w:t>
      </w:r>
      <w:ins w:id="451" w:author="Microsoft Office User" w:date="2024-11-05T09:35:00Z" w16du:dateUtc="2024-11-05T09:35:00Z">
        <w:r w:rsidR="00340E78">
          <w:rPr>
            <w:rFonts w:ascii="Arial" w:eastAsia="Times New Roman" w:hAnsi="Arial" w:cs="Arial"/>
            <w:sz w:val="20"/>
            <w:szCs w:val="20"/>
          </w:rPr>
          <w:t>3</w:t>
        </w:r>
      </w:ins>
      <w:del w:id="452" w:author="Microsoft Office User" w:date="2024-11-05T09:35:00Z" w16du:dateUtc="2024-11-05T09:35:00Z">
        <w:r w:rsidR="001E011D" w:rsidDel="00340E78">
          <w:rPr>
            <w:rFonts w:ascii="Arial" w:eastAsia="Times New Roman" w:hAnsi="Arial" w:cs="Arial"/>
            <w:sz w:val="20"/>
            <w:szCs w:val="20"/>
          </w:rPr>
          <w:delText>2</w:delText>
        </w:r>
      </w:del>
      <w:r w:rsidRPr="00961490">
        <w:rPr>
          <w:rFonts w:ascii="Arial" w:eastAsia="Times New Roman" w:hAnsi="Arial" w:cs="Arial"/>
          <w:sz w:val="20"/>
          <w:szCs w:val="20"/>
        </w:rPr>
        <w:t xml:space="preserve">. </w:t>
      </w:r>
      <w:commentRangeEnd w:id="450"/>
      <w:r w:rsidR="002049D3">
        <w:rPr>
          <w:rStyle w:val="CommentReference"/>
          <w:rFonts w:ascii="Times New Roman" w:eastAsia="Times New Roman" w:hAnsi="Times New Roman" w:cs="Times New Roman"/>
        </w:rPr>
        <w:commentReference w:id="450"/>
      </w:r>
      <w:r w:rsidRPr="00961490">
        <w:rPr>
          <w:rFonts w:ascii="Arial" w:eastAsia="Times New Roman" w:hAnsi="Arial" w:cs="Arial"/>
          <w:sz w:val="20"/>
          <w:szCs w:val="20"/>
        </w:rPr>
        <w:t>Typically, these models estimated very low λ (~0), indicating little or low phylogenetic inertia.</w:t>
      </w:r>
      <w:r w:rsidR="00E227EE">
        <w:rPr>
          <w:rFonts w:ascii="Arial" w:eastAsia="Times New Roman" w:hAnsi="Arial" w:cs="Arial"/>
          <w:sz w:val="20"/>
          <w:szCs w:val="20"/>
        </w:rPr>
        <w:t xml:space="preserve"> 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0AF6BFA8" w:rsidR="00961490" w:rsidRDefault="00961490" w:rsidP="00961490">
      <w:pPr>
        <w:rPr>
          <w:ins w:id="453" w:author="Microsoft Office User" w:date="2024-11-01T10:12:00Z"/>
          <w:rFonts w:ascii="Arial" w:eastAsia="Times New Roman" w:hAnsi="Arial" w:cs="Arial"/>
          <w:sz w:val="20"/>
          <w:szCs w:val="20"/>
        </w:rPr>
      </w:pPr>
      <w:r w:rsidRPr="00961490">
        <w:rPr>
          <w:rFonts w:ascii="Arial" w:eastAsia="Times New Roman" w:hAnsi="Arial" w:cs="Arial"/>
          <w:sz w:val="20"/>
          <w:szCs w:val="20"/>
        </w:rPr>
        <w:t>Additionally, ancestral state reconstructions of key traits were visualized using the contmap function in the phytools R package</w:t>
      </w:r>
      <w:r w:rsidR="002F1CD2">
        <w:rPr>
          <w:rFonts w:ascii="Arial" w:eastAsia="Times New Roman" w:hAnsi="Arial" w:cs="Arial"/>
          <w:sz w:val="20"/>
          <w:szCs w:val="20"/>
        </w:rPr>
        <w:fldChar w:fldCharType="begin"/>
      </w:r>
      <w:r w:rsidR="004817D1">
        <w:rPr>
          <w:rFonts w:ascii="Arial" w:eastAsia="Times New Roman" w:hAnsi="Arial" w:cs="Arial"/>
          <w:sz w:val="20"/>
          <w:szCs w:val="20"/>
        </w:rPr>
        <w:instrText xml:space="preserve"> ADDIN ZOTERO_ITEM CSL_CITATION {"citationID":"Yh4lK38J","properties":{"formattedCitation":"\\super 73\\nosupersub{}","plainCitation":"73","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4817D1" w:rsidRPr="004817D1">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which in turn estimates internal states using fast maximum-likelihood (ML) ancestral state reconstruct as implemented in the fastAnc phytools function.</w:t>
      </w:r>
    </w:p>
    <w:p w14:paraId="09A1FD66" w14:textId="5EA16497" w:rsidR="00346790" w:rsidRPr="00961490" w:rsidRDefault="005859EF" w:rsidP="00961490">
      <w:pPr>
        <w:rPr>
          <w:rFonts w:ascii="Arial" w:eastAsia="Times New Roman" w:hAnsi="Arial" w:cs="Arial"/>
          <w:sz w:val="20"/>
          <w:szCs w:val="20"/>
        </w:rPr>
      </w:pPr>
      <w:ins w:id="454" w:author="Microsoft Office User" w:date="2024-11-01T10:17:00Z">
        <w:r>
          <w:rPr>
            <w:rFonts w:ascii="Arial" w:eastAsia="Times New Roman" w:hAnsi="Arial" w:cs="Arial"/>
            <w:sz w:val="20"/>
            <w:szCs w:val="20"/>
          </w:rPr>
          <w:t>Annotated c</w:t>
        </w:r>
      </w:ins>
      <w:ins w:id="455" w:author="Microsoft Office User" w:date="2024-11-01T10:12:00Z">
        <w:r w:rsidR="00346790">
          <w:rPr>
            <w:rFonts w:ascii="Arial" w:eastAsia="Times New Roman" w:hAnsi="Arial" w:cs="Arial"/>
            <w:sz w:val="20"/>
            <w:szCs w:val="20"/>
          </w:rPr>
          <w:t xml:space="preserve">ode for all phylogenetic correlations are available </w:t>
        </w:r>
      </w:ins>
      <w:ins w:id="456" w:author="Microsoft Office User" w:date="2024-11-01T10:13:00Z">
        <w:r w:rsidR="00346790">
          <w:rPr>
            <w:rFonts w:ascii="Arial" w:eastAsia="Times New Roman" w:hAnsi="Arial" w:cs="Arial"/>
            <w:sz w:val="20"/>
            <w:szCs w:val="20"/>
          </w:rPr>
          <w:t xml:space="preserve">within </w:t>
        </w:r>
      </w:ins>
      <w:ins w:id="457" w:author="Microsoft Office User" w:date="2024-11-01T10:16:00Z">
        <w:r>
          <w:rPr>
            <w:rFonts w:ascii="Arial" w:eastAsia="Times New Roman" w:hAnsi="Arial" w:cs="Arial"/>
            <w:sz w:val="20"/>
            <w:szCs w:val="20"/>
          </w:rPr>
          <w:t xml:space="preserve">the run_all_PICs.ipynb script </w:t>
        </w:r>
      </w:ins>
      <w:ins w:id="458" w:author="Microsoft Office User" w:date="2024-11-01T10:17:00Z">
        <w:r>
          <w:rPr>
            <w:rFonts w:ascii="Arial" w:eastAsia="Times New Roman" w:hAnsi="Arial" w:cs="Arial"/>
            <w:sz w:val="20"/>
            <w:szCs w:val="20"/>
          </w:rPr>
          <w:t>on GitHub</w:t>
        </w:r>
      </w:ins>
      <w:ins w:id="459" w:author="Microsoft Office User" w:date="2024-11-02T10:33:00Z">
        <w:r w:rsidR="007372D3">
          <w:rPr>
            <w:rFonts w:ascii="Arial" w:eastAsia="Times New Roman" w:hAnsi="Arial" w:cs="Arial"/>
            <w:sz w:val="20"/>
            <w:szCs w:val="20"/>
          </w:rPr>
          <w:t xml:space="preserve">: </w:t>
        </w:r>
        <w:r w:rsidR="007372D3">
          <w:rPr>
            <w:rFonts w:ascii="Arial" w:eastAsia="Times New Roman" w:hAnsi="Arial" w:cs="Arial"/>
            <w:sz w:val="20"/>
            <w:szCs w:val="20"/>
          </w:rPr>
          <w:fldChar w:fldCharType="begin"/>
        </w:r>
        <w:r w:rsidR="007372D3">
          <w:rPr>
            <w:rFonts w:ascii="Arial" w:eastAsia="Times New Roman" w:hAnsi="Arial" w:cs="Arial"/>
            <w:sz w:val="20"/>
            <w:szCs w:val="20"/>
          </w:rPr>
          <w:instrText>HYPERLINK "</w:instrText>
        </w:r>
      </w:ins>
      <w:ins w:id="460" w:author="Microsoft Office User" w:date="2024-11-01T10:17:00Z">
        <w:r w:rsidR="007372D3" w:rsidRPr="007372D3">
          <w:rPr>
            <w:rPrChange w:id="461" w:author="Microsoft Office User" w:date="2024-11-02T10:33:00Z">
              <w:rPr>
                <w:rStyle w:val="Hyperlink"/>
                <w:rFonts w:ascii="Arial" w:eastAsia="Times New Roman" w:hAnsi="Arial" w:cs="Arial"/>
                <w:sz w:val="20"/>
                <w:szCs w:val="20"/>
              </w:rPr>
            </w:rPrChange>
          </w:rPr>
          <w:instrText>https://github.com/zaneveld/GCMP_Global_Disease/blob/master/analysis/core_analysis/procedure/run_all_PICs.ipynb</w:instrText>
        </w:r>
      </w:ins>
      <w:ins w:id="462" w:author="Microsoft Office User" w:date="2024-11-02T10:33:00Z">
        <w:r w:rsidR="007372D3">
          <w:rPr>
            <w:rFonts w:ascii="Arial" w:eastAsia="Times New Roman" w:hAnsi="Arial" w:cs="Arial"/>
            <w:sz w:val="20"/>
            <w:szCs w:val="20"/>
          </w:rPr>
          <w:instrText>"</w:instrText>
        </w:r>
        <w:r w:rsidR="007372D3">
          <w:rPr>
            <w:rFonts w:ascii="Arial" w:eastAsia="Times New Roman" w:hAnsi="Arial" w:cs="Arial"/>
            <w:sz w:val="20"/>
            <w:szCs w:val="20"/>
          </w:rPr>
        </w:r>
        <w:r w:rsidR="007372D3">
          <w:rPr>
            <w:rFonts w:ascii="Arial" w:eastAsia="Times New Roman" w:hAnsi="Arial" w:cs="Arial"/>
            <w:sz w:val="20"/>
            <w:szCs w:val="20"/>
          </w:rPr>
          <w:fldChar w:fldCharType="separate"/>
        </w:r>
      </w:ins>
      <w:ins w:id="463" w:author="Microsoft Office User" w:date="2024-11-01T10:17:00Z">
        <w:r w:rsidR="007372D3" w:rsidRPr="007372D3">
          <w:rPr>
            <w:rStyle w:val="Hyperlink"/>
            <w:rFonts w:ascii="Arial" w:eastAsia="Times New Roman" w:hAnsi="Arial" w:cs="Arial"/>
            <w:sz w:val="20"/>
            <w:szCs w:val="20"/>
          </w:rPr>
          <w:t>https://github.com/zaneveld/GCMP_Global_Disease/blob/master/analysis/core_analysis/procedure/run_all_PICs.ipynb</w:t>
        </w:r>
      </w:ins>
      <w:ins w:id="464" w:author="Microsoft Office User" w:date="2024-11-02T10:33:00Z">
        <w:r w:rsidR="007372D3">
          <w:rPr>
            <w:rFonts w:ascii="Arial" w:eastAsia="Times New Roman" w:hAnsi="Arial" w:cs="Arial"/>
            <w:sz w:val="20"/>
            <w:szCs w:val="20"/>
          </w:rPr>
          <w:fldChar w:fldCharType="end"/>
        </w:r>
      </w:ins>
      <w:ins w:id="465" w:author="Microsoft Office User" w:date="2024-11-01T10:17:00Z">
        <w:r>
          <w:rPr>
            <w:rFonts w:ascii="Arial" w:eastAsia="Times New Roman" w:hAnsi="Arial" w:cs="Arial"/>
            <w:sz w:val="20"/>
            <w:szCs w:val="20"/>
          </w:rPr>
          <w:t xml:space="preserve">) with correlation results and stats </w:t>
        </w:r>
      </w:ins>
      <w:ins w:id="466" w:author="Microsoft Office User" w:date="2024-11-01T10:13:00Z">
        <w:r w:rsidR="00346790">
          <w:rPr>
            <w:rFonts w:ascii="Arial" w:eastAsia="Times New Roman" w:hAnsi="Arial" w:cs="Arial"/>
            <w:sz w:val="20"/>
            <w:szCs w:val="20"/>
          </w:rPr>
          <w:t>organized by analysis numbe</w:t>
        </w:r>
      </w:ins>
      <w:ins w:id="467" w:author="Microsoft Office User" w:date="2024-11-01T10:16:00Z">
        <w:r>
          <w:rPr>
            <w:rFonts w:ascii="Arial" w:eastAsia="Times New Roman" w:hAnsi="Arial" w:cs="Arial"/>
            <w:sz w:val="20"/>
            <w:szCs w:val="20"/>
          </w:rPr>
          <w:t>r (</w:t>
        </w:r>
      </w:ins>
      <w:ins w:id="468" w:author="Microsoft Office User" w:date="2024-11-01T10:17:00Z">
        <w:r>
          <w:rPr>
            <w:rFonts w:ascii="Arial" w:eastAsia="Times New Roman" w:hAnsi="Arial" w:cs="Arial"/>
            <w:sz w:val="20"/>
            <w:szCs w:val="20"/>
          </w:rPr>
          <w:t>A</w:t>
        </w:r>
      </w:ins>
      <w:ins w:id="469" w:author="Microsoft Office User" w:date="2024-11-01T10:16:00Z">
        <w:r>
          <w:rPr>
            <w:rFonts w:ascii="Arial" w:eastAsia="Times New Roman" w:hAnsi="Arial" w:cs="Arial"/>
            <w:sz w:val="20"/>
            <w:szCs w:val="20"/>
          </w:rPr>
          <w:t>1-15)</w:t>
        </w:r>
      </w:ins>
    </w:p>
    <w:p w14:paraId="4EEAE8C9" w14:textId="0C5CF268" w:rsidR="00980C22" w:rsidRDefault="00961490" w:rsidP="00961490">
      <w:pPr>
        <w:rPr>
          <w:ins w:id="470" w:author="Microsoft Office User" w:date="2024-11-01T10:18:00Z"/>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4817D1">
        <w:rPr>
          <w:rFonts w:ascii="Arial" w:eastAsia="Times New Roman" w:hAnsi="Arial" w:cs="Arial"/>
          <w:color w:val="24292F"/>
          <w:sz w:val="20"/>
          <w:szCs w:val="20"/>
        </w:rPr>
        <w:instrText xml:space="preserve"> ADDIN ZOTERO_ITEM CSL_CITATION {"citationID":"9VqR7nfv","properties":{"formattedCitation":"\\super 75\\nosupersub{}","plainCitation":"75","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4817D1" w:rsidRPr="004817D1">
        <w:rPr>
          <w:rFonts w:ascii="Arial" w:hAnsi="Arial" w:cs="Arial"/>
          <w:color w:val="000000"/>
          <w:sz w:val="20"/>
          <w:vertAlign w:val="superscript"/>
        </w:rPr>
        <w:t>75</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471" w:author="Microsoft Office User" w:date="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472" w:author="Microsoft Office User" w:date="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CICc values (using both Pagel’s λ and Brownian Motion models of evolution) were averaged for interpretation and visualization. </w:t>
      </w:r>
    </w:p>
    <w:p w14:paraId="4D918D19" w14:textId="0F47F269" w:rsidR="005859EF" w:rsidRPr="005859EF" w:rsidRDefault="005859EF" w:rsidP="00961490">
      <w:pPr>
        <w:rPr>
          <w:rFonts w:ascii="Arial" w:eastAsia="Times New Roman" w:hAnsi="Arial" w:cs="Arial"/>
          <w:color w:val="24292F"/>
          <w:sz w:val="20"/>
          <w:szCs w:val="20"/>
        </w:rPr>
      </w:pPr>
      <w:ins w:id="473" w:author="Microsoft Office User" w:date="2024-11-01T10:18:00Z">
        <w:r>
          <w:rPr>
            <w:rFonts w:ascii="Arial" w:eastAsia="Times New Roman" w:hAnsi="Arial" w:cs="Arial"/>
            <w:b/>
            <w:bCs/>
            <w:color w:val="24292F"/>
            <w:sz w:val="20"/>
            <w:szCs w:val="20"/>
          </w:rPr>
          <w:t xml:space="preserve">Analysis of Endozoicomonas ASVs. </w:t>
        </w:r>
        <w:r>
          <w:rPr>
            <w:rFonts w:ascii="Arial" w:eastAsia="Times New Roman" w:hAnsi="Arial" w:cs="Arial"/>
            <w:color w:val="24292F"/>
            <w:sz w:val="20"/>
            <w:szCs w:val="20"/>
          </w:rPr>
          <w:t xml:space="preserve">ASVs annotated as </w:t>
        </w:r>
        <w:r>
          <w:rPr>
            <w:rFonts w:ascii="Arial" w:eastAsia="Times New Roman" w:hAnsi="Arial" w:cs="Arial"/>
            <w:i/>
            <w:iCs/>
            <w:color w:val="24292F"/>
            <w:sz w:val="20"/>
            <w:szCs w:val="20"/>
          </w:rPr>
          <w:t xml:space="preserve">Endozoicomonas </w:t>
        </w:r>
        <w:r>
          <w:rPr>
            <w:rFonts w:ascii="Arial" w:eastAsia="Times New Roman" w:hAnsi="Arial" w:cs="Arial"/>
            <w:color w:val="24292F"/>
            <w:sz w:val="20"/>
            <w:szCs w:val="20"/>
          </w:rPr>
          <w:t xml:space="preserve">at the genus level were extracted from the </w:t>
        </w:r>
      </w:ins>
      <w:ins w:id="474" w:author="Microsoft Office User" w:date="2024-11-01T10:19:00Z">
        <w:r>
          <w:rPr>
            <w:rFonts w:ascii="Arial" w:eastAsia="Times New Roman" w:hAnsi="Arial" w:cs="Arial"/>
            <w:color w:val="24292F"/>
            <w:sz w:val="20"/>
            <w:szCs w:val="20"/>
          </w:rPr>
          <w:t xml:space="preserve">rarefied </w:t>
        </w:r>
      </w:ins>
      <w:ins w:id="475" w:author="Microsoft Office User" w:date="2024-11-01T10:18:00Z">
        <w:r>
          <w:rPr>
            <w:rFonts w:ascii="Arial" w:eastAsia="Times New Roman" w:hAnsi="Arial" w:cs="Arial"/>
            <w:color w:val="24292F"/>
            <w:sz w:val="20"/>
            <w:szCs w:val="20"/>
          </w:rPr>
          <w:t xml:space="preserve">QIIME2 </w:t>
        </w:r>
      </w:ins>
      <w:ins w:id="476" w:author="Microsoft Office User" w:date="2024-11-01T10:19:00Z">
        <w:r>
          <w:rPr>
            <w:rFonts w:ascii="Arial" w:eastAsia="Times New Roman" w:hAnsi="Arial" w:cs="Arial"/>
            <w:color w:val="24292F"/>
            <w:sz w:val="20"/>
            <w:szCs w:val="20"/>
          </w:rPr>
          <w:t xml:space="preserve">coral microbiome </w:t>
        </w:r>
      </w:ins>
      <w:ins w:id="477" w:author="Microsoft Office User" w:date="2024-11-01T10:18:00Z">
        <w:r>
          <w:rPr>
            <w:rFonts w:ascii="Arial" w:eastAsia="Times New Roman" w:hAnsi="Arial" w:cs="Arial"/>
            <w:color w:val="24292F"/>
            <w:sz w:val="20"/>
            <w:szCs w:val="20"/>
          </w:rPr>
          <w:t>feature table</w:t>
        </w:r>
      </w:ins>
      <w:ins w:id="478" w:author="Microsoft Office User" w:date="2024-11-01T10:22:00Z">
        <w:r w:rsidR="00AF3C99">
          <w:rPr>
            <w:rFonts w:ascii="Arial" w:eastAsia="Times New Roman" w:hAnsi="Arial" w:cs="Arial"/>
            <w:color w:val="24292F"/>
            <w:sz w:val="20"/>
            <w:szCs w:val="20"/>
          </w:rPr>
          <w:t xml:space="preserve">. Differences in ASV diversity </w:t>
        </w:r>
        <w:r w:rsidR="00AF3C99" w:rsidRPr="0004278F">
          <w:rPr>
            <w:rFonts w:ascii="Arial" w:eastAsia="Times New Roman" w:hAnsi="Arial" w:cs="Arial"/>
            <w:color w:val="24292F"/>
            <w:sz w:val="20"/>
            <w:szCs w:val="20"/>
            <w:rPrChange w:id="479" w:author="Microsoft Office User" w:date="2024-11-05T08:49:00Z" w16du:dateUtc="2024-11-05T08:49:00Z">
              <w:rPr>
                <w:rFonts w:ascii="Arial" w:eastAsia="Times New Roman" w:hAnsi="Arial" w:cs="Arial"/>
                <w:i/>
                <w:iCs/>
                <w:color w:val="24292F"/>
                <w:sz w:val="20"/>
                <w:szCs w:val="20"/>
              </w:rPr>
            </w:rPrChange>
          </w:rPr>
          <w:t>within</w:t>
        </w:r>
      </w:ins>
      <w:ins w:id="480" w:author="Microsoft Office User" w:date="2024-11-05T08:49:00Z" w16du:dateUtc="2024-11-05T08:49:00Z">
        <w:r w:rsidR="0004278F">
          <w:rPr>
            <w:rFonts w:ascii="Arial" w:eastAsia="Times New Roman" w:hAnsi="Arial" w:cs="Arial"/>
            <w:i/>
            <w:iCs/>
            <w:color w:val="24292F"/>
            <w:sz w:val="20"/>
            <w:szCs w:val="20"/>
          </w:rPr>
          <w:t xml:space="preserve"> </w:t>
        </w:r>
        <w:r w:rsidR="0004278F">
          <w:rPr>
            <w:rFonts w:ascii="Arial" w:eastAsia="Times New Roman" w:hAnsi="Arial" w:cs="Arial"/>
            <w:color w:val="24292F"/>
            <w:sz w:val="20"/>
            <w:szCs w:val="20"/>
          </w:rPr>
          <w:t>the</w:t>
        </w:r>
      </w:ins>
      <w:ins w:id="481" w:author="Microsoft Office User" w:date="2024-11-01T10:22:00Z">
        <w:r w:rsidR="00AF3C99">
          <w:rPr>
            <w:rFonts w:ascii="Arial" w:eastAsia="Times New Roman" w:hAnsi="Arial" w:cs="Arial"/>
            <w:i/>
            <w:iCs/>
            <w:color w:val="24292F"/>
            <w:sz w:val="20"/>
            <w:szCs w:val="20"/>
          </w:rPr>
          <w:t xml:space="preserve"> Endozoicomonas </w:t>
        </w:r>
      </w:ins>
      <w:ins w:id="482" w:author="Microsoft Office User" w:date="2024-11-05T08:49:00Z" w16du:dateUtc="2024-11-05T08:49:00Z">
        <w:r w:rsidR="0004278F">
          <w:rPr>
            <w:rFonts w:ascii="Arial" w:eastAsia="Times New Roman" w:hAnsi="Arial" w:cs="Arial"/>
            <w:color w:val="24292F"/>
            <w:sz w:val="20"/>
            <w:szCs w:val="20"/>
          </w:rPr>
          <w:t xml:space="preserve">genus </w:t>
        </w:r>
      </w:ins>
      <w:ins w:id="483" w:author="Microsoft Office User" w:date="2024-11-01T10:22:00Z">
        <w:r w:rsidR="00AF3C99">
          <w:rPr>
            <w:rFonts w:ascii="Arial" w:eastAsia="Times New Roman" w:hAnsi="Arial" w:cs="Arial"/>
            <w:color w:val="24292F"/>
            <w:sz w:val="20"/>
            <w:szCs w:val="20"/>
          </w:rPr>
          <w:t>was assessed by PERMANOVA of Weighted UniFrac or Aitchison beta-diver</w:t>
        </w:r>
      </w:ins>
      <w:ins w:id="484" w:author="Microsoft Office User" w:date="2024-11-01T10:23:00Z">
        <w:r w:rsidR="00AF3C99">
          <w:rPr>
            <w:rFonts w:ascii="Arial" w:eastAsia="Times New Roman" w:hAnsi="Arial" w:cs="Arial"/>
            <w:color w:val="24292F"/>
            <w:sz w:val="20"/>
            <w:szCs w:val="20"/>
          </w:rPr>
          <w:t xml:space="preserve">sity </w:t>
        </w:r>
      </w:ins>
      <w:ins w:id="485" w:author="Microsoft Office User" w:date="2024-11-01T10:22:00Z">
        <w:r w:rsidR="00AF3C99">
          <w:rPr>
            <w:rFonts w:ascii="Arial" w:eastAsia="Times New Roman" w:hAnsi="Arial" w:cs="Arial"/>
            <w:color w:val="24292F"/>
            <w:sz w:val="20"/>
            <w:szCs w:val="20"/>
          </w:rPr>
          <w:t>distance matrices</w:t>
        </w:r>
      </w:ins>
      <w:ins w:id="486" w:author="Microsoft Office User" w:date="2024-11-01T10:23:00Z">
        <w:r w:rsidR="00AF3C99">
          <w:rPr>
            <w:rFonts w:ascii="Arial" w:eastAsia="Times New Roman" w:hAnsi="Arial" w:cs="Arial"/>
            <w:color w:val="24292F"/>
            <w:sz w:val="20"/>
            <w:szCs w:val="20"/>
          </w:rPr>
          <w:t xml:space="preserve">. For analysis of </w:t>
        </w:r>
        <w:r w:rsidR="00AF3C99">
          <w:rPr>
            <w:rFonts w:ascii="Arial" w:eastAsia="Times New Roman" w:hAnsi="Arial" w:cs="Arial"/>
            <w:i/>
            <w:iCs/>
            <w:color w:val="24292F"/>
            <w:sz w:val="20"/>
            <w:szCs w:val="20"/>
          </w:rPr>
          <w:t xml:space="preserve">Endozoicomonas </w:t>
        </w:r>
        <w:r w:rsidR="00AF3C99">
          <w:rPr>
            <w:rFonts w:ascii="Arial" w:eastAsia="Times New Roman" w:hAnsi="Arial" w:cs="Arial"/>
            <w:color w:val="24292F"/>
            <w:sz w:val="20"/>
            <w:szCs w:val="20"/>
          </w:rPr>
          <w:t>ASVs by compartment</w:t>
        </w:r>
      </w:ins>
      <w:ins w:id="487" w:author="Microsoft Office User" w:date="2024-11-01T10:19:00Z">
        <w:r>
          <w:rPr>
            <w:rFonts w:ascii="Arial" w:eastAsia="Times New Roman" w:hAnsi="Arial" w:cs="Arial"/>
            <w:color w:val="24292F"/>
            <w:sz w:val="20"/>
            <w:szCs w:val="20"/>
          </w:rPr>
          <w:t xml:space="preserve">, </w:t>
        </w:r>
      </w:ins>
      <w:ins w:id="488" w:author="Microsoft Office User" w:date="2024-11-02T10:58:00Z">
        <w:r w:rsidR="006D5FE3">
          <w:rPr>
            <w:rFonts w:ascii="Arial" w:eastAsia="Times New Roman" w:hAnsi="Arial" w:cs="Arial"/>
            <w:i/>
            <w:iCs/>
            <w:color w:val="24292F"/>
            <w:sz w:val="20"/>
            <w:szCs w:val="20"/>
          </w:rPr>
          <w:t xml:space="preserve">Endozoicomonas </w:t>
        </w:r>
        <w:r w:rsidR="006D5FE3">
          <w:rPr>
            <w:rFonts w:ascii="Arial" w:eastAsia="Times New Roman" w:hAnsi="Arial" w:cs="Arial"/>
            <w:color w:val="24292F"/>
            <w:sz w:val="20"/>
            <w:szCs w:val="20"/>
          </w:rPr>
          <w:t xml:space="preserve">ASVs were </w:t>
        </w:r>
      </w:ins>
      <w:ins w:id="489" w:author="Microsoft Office User" w:date="2024-11-01T10:19:00Z">
        <w:r>
          <w:rPr>
            <w:rFonts w:ascii="Arial" w:eastAsia="Times New Roman" w:hAnsi="Arial" w:cs="Arial"/>
            <w:color w:val="24292F"/>
            <w:sz w:val="20"/>
            <w:szCs w:val="20"/>
          </w:rPr>
          <w:t xml:space="preserve">pooled according to whether they had greatest </w:t>
        </w:r>
      </w:ins>
      <w:ins w:id="490" w:author="Microsoft Office User" w:date="2024-11-05T08:49:00Z" w16du:dateUtc="2024-11-05T08:49:00Z">
        <w:r w:rsidR="0004278F">
          <w:rPr>
            <w:rFonts w:ascii="Arial" w:eastAsia="Times New Roman" w:hAnsi="Arial" w:cs="Arial"/>
            <w:color w:val="24292F"/>
            <w:sz w:val="20"/>
            <w:szCs w:val="20"/>
          </w:rPr>
          <w:t xml:space="preserve">relative </w:t>
        </w:r>
      </w:ins>
      <w:ins w:id="491" w:author="Microsoft Office User" w:date="2024-11-01T10:19:00Z">
        <w:r>
          <w:rPr>
            <w:rFonts w:ascii="Arial" w:eastAsia="Times New Roman" w:hAnsi="Arial" w:cs="Arial"/>
            <w:color w:val="24292F"/>
            <w:sz w:val="20"/>
            <w:szCs w:val="20"/>
          </w:rPr>
          <w:t xml:space="preserve">abundance in mucus, tissue or skeleton. The relative abundance of </w:t>
        </w:r>
      </w:ins>
      <w:ins w:id="492" w:author="Microsoft Office User" w:date="2024-11-01T10:20:00Z">
        <w:r>
          <w:rPr>
            <w:rFonts w:ascii="Arial" w:eastAsia="Times New Roman" w:hAnsi="Arial" w:cs="Arial"/>
            <w:color w:val="24292F"/>
            <w:sz w:val="20"/>
            <w:szCs w:val="20"/>
          </w:rPr>
          <w:t>these compartment-specific pools were then regressed against host traits using PGLS</w:t>
        </w:r>
      </w:ins>
      <w:ins w:id="493" w:author="Microsoft Office User" w:date="2024-11-02T13:01:00Z">
        <w:r w:rsidR="00D021BE">
          <w:rPr>
            <w:rFonts w:ascii="Arial" w:eastAsia="Times New Roman" w:hAnsi="Arial" w:cs="Arial"/>
            <w:color w:val="24292F"/>
            <w:sz w:val="20"/>
            <w:szCs w:val="20"/>
          </w:rPr>
          <w:t xml:space="preserve">, as outlined above. </w:t>
        </w:r>
      </w:ins>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lastRenderedPageBreak/>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samples used in this study are available on Qiita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These include coral disease data from open-access surveys in the Florida Keys (the Florida Reef Resilience Program (FRRP); https://frrp.org/) and Hawaiʻi (HICORDIS</w:t>
      </w:r>
      <w:r>
        <w:rPr>
          <w:rFonts w:ascii="Arial" w:eastAsia="Times New Roman" w:hAnsi="Arial" w:cs="Arial"/>
          <w:sz w:val="20"/>
          <w:szCs w:val="20"/>
          <w:vertAlign w:val="superscript"/>
        </w:rPr>
        <w:t>29</w:t>
      </w:r>
      <w:r w:rsidRPr="007767B4">
        <w:rPr>
          <w:rFonts w:ascii="Arial" w:eastAsia="Times New Roman" w:hAnsi="Arial" w:cs="Arial"/>
          <w:sz w:val="20"/>
          <w:szCs w:val="20"/>
        </w:rPr>
        <w:t>; 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31D8AAAB" w:rsidR="007A7BE8" w:rsidRPr="007372D3" w:rsidDel="007372D3" w:rsidRDefault="007372D3" w:rsidP="007A7BE8">
      <w:pPr>
        <w:contextualSpacing/>
        <w:rPr>
          <w:del w:id="494" w:author="Microsoft Office User" w:date="2024-11-02T10:34:00Z"/>
          <w:rFonts w:ascii="Arial" w:eastAsia="Times New Roman" w:hAnsi="Arial" w:cs="Arial"/>
          <w:sz w:val="20"/>
          <w:szCs w:val="20"/>
        </w:rPr>
      </w:pPr>
      <w:ins w:id="495" w:author="Microsoft Office User" w:date="2024-11-02T10:34:00Z">
        <w:r w:rsidRPr="007372D3">
          <w:rPr>
            <w:rFonts w:ascii="Arial" w:eastAsia="Times New Roman" w:hAnsi="Arial" w:cs="Arial"/>
            <w:sz w:val="20"/>
            <w:szCs w:val="20"/>
            <w:rPrChange w:id="496" w:author="Microsoft Office User" w:date="2024-11-02T10:34:00Z">
              <w:rPr>
                <w:rFonts w:ascii="Arial" w:eastAsia="Times New Roman" w:hAnsi="Arial" w:cs="Arial"/>
                <w:i/>
                <w:iCs/>
                <w:sz w:val="20"/>
                <w:szCs w:val="20"/>
              </w:rPr>
            </w:rPrChange>
          </w:rPr>
          <w:t>Rob Knight is a scientific advisory board member, and consultant for BiomeSense, Inc., has equity and receives income. He is a scientific advisory board member and has equity in GenCirq. He is a consultant for DayTwo, and receives income. He has equity in and acts as a consultant for Cybele. He is a co-founder of Biota, Inc., and has equity. He is a cofounder of Micronoma, and has equity and is a scientific advisory board member. The terms of these arrangements have been reviewed and approved by the University of California, San Diego in accordance with its conflict of interest policies.</w:t>
        </w:r>
      </w:ins>
      <w:del w:id="497" w:author="Microsoft Office User" w:date="2024-11-02T10:34:00Z">
        <w:r w:rsidR="007A7BE8" w:rsidRPr="007372D3" w:rsidDel="007372D3">
          <w:rPr>
            <w:rFonts w:ascii="Arial" w:eastAsia="Times New Roman" w:hAnsi="Arial" w:cs="Arial"/>
            <w:sz w:val="20"/>
            <w:szCs w:val="20"/>
          </w:rPr>
          <w:delText>The authors declare no competing interests.</w:delText>
        </w:r>
      </w:del>
    </w:p>
    <w:p w14:paraId="21C19A42" w14:textId="77777777" w:rsidR="007A7BE8" w:rsidRPr="007372D3" w:rsidRDefault="007A7BE8" w:rsidP="007A7BE8">
      <w:pPr>
        <w:contextualSpacing/>
        <w:rPr>
          <w:rFonts w:ascii="Arial" w:eastAsia="Times New Roman" w:hAnsi="Arial" w:cs="Arial"/>
          <w:sz w:val="20"/>
          <w:szCs w:val="20"/>
        </w:rPr>
      </w:pPr>
    </w:p>
    <w:p w14:paraId="5B36E7A0" w14:textId="77777777" w:rsidR="007372D3" w:rsidRDefault="007372D3" w:rsidP="007A7BE8">
      <w:pPr>
        <w:contextualSpacing/>
        <w:rPr>
          <w:ins w:id="498" w:author="Microsoft Office User" w:date="2024-11-02T10:34:00Z"/>
          <w:rFonts w:ascii="Arial" w:eastAsia="Times New Roman" w:hAnsi="Arial" w:cs="Arial"/>
          <w:i/>
          <w:iCs/>
          <w:sz w:val="20"/>
          <w:szCs w:val="20"/>
        </w:rPr>
      </w:pPr>
    </w:p>
    <w:p w14:paraId="1B478D34" w14:textId="6AA51C2D"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This work was supported by a National Science Foundation Dimensions of Biodiversity grant (#1442306) to RVT and MM, an in-kind ​​UC San Diego Seed Grant in Microbiome Science grant to JZ, an NSF IoS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The authors would like to acknowledge many contributors for their field assistance during collection of Global Coral Microbiome Project data in this manuscript. These include: Tasman Douglass, Margaux Hein, Frazer McGregor, Kathy Morrow, Katia Nicolet, Cathie Page, Gergely Torda</w:t>
      </w:r>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einheimer,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Voolstra, Maren Ziegler, Anna Roik,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Vermeij, Kristen Marhaver, Pedro Frade, Ben Mueller, and others at CARMABI for field assistance during sampling in Curaçao; Danwei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Plongée Suwan Macha and Jean-Pascal Quod for assistance in Réunion; </w:t>
      </w:r>
      <w:r w:rsidRPr="00961490">
        <w:rPr>
          <w:rFonts w:ascii="Arial" w:eastAsia="Times New Roman" w:hAnsi="Arial" w:cs="Arial"/>
          <w:color w:val="222222"/>
          <w:sz w:val="20"/>
          <w:szCs w:val="20"/>
          <w:highlight w:val="white"/>
        </w:rPr>
        <w:t xml:space="preserve"> Ruth Gates, Katie Barrott, Courtney Couch, and Keoki Stender for field assistance in </w:t>
      </w:r>
      <w:r w:rsidRPr="002F1CD2">
        <w:rPr>
          <w:rFonts w:ascii="Arial" w:hAnsi="Arial" w:cs="Arial"/>
          <w:color w:val="000000"/>
          <w:sz w:val="20"/>
        </w:rPr>
        <w:t>Hawaiʻi</w:t>
      </w:r>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Lyndsy Gazda, Jamie Lee Proffitt, Gabriele Swain, and Alaina Weinheimer for their assistance in the laboratory. The authors also acknowledge the staff of the Coral Bay Research Station, Lizard Island Research Station, Lord Howe Island Marine </w:t>
      </w:r>
      <w:r w:rsidRPr="00961490">
        <w:rPr>
          <w:rFonts w:ascii="Arial" w:eastAsia="Times New Roman" w:hAnsi="Arial" w:cs="Arial"/>
          <w:sz w:val="20"/>
          <w:szCs w:val="20"/>
        </w:rPr>
        <w:lastRenderedPageBreak/>
        <w:t xml:space="preserve">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138971A2" w14:textId="77777777" w:rsidR="002B5FFA" w:rsidRPr="002B5FFA" w:rsidRDefault="002F1CD2" w:rsidP="002B5FFA">
      <w:pPr>
        <w:pStyle w:val="Bibliography"/>
      </w:pPr>
      <w:r>
        <w:rPr>
          <w:rFonts w:ascii="Arial" w:hAnsi="Arial" w:cs="Arial"/>
          <w:color w:val="000000"/>
          <w:sz w:val="20"/>
          <w:szCs w:val="20"/>
        </w:rPr>
        <w:fldChar w:fldCharType="begin"/>
      </w:r>
      <w:r w:rsidR="004817D1">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2B5FFA" w:rsidRPr="002B5FFA">
        <w:t>1.</w:t>
      </w:r>
      <w:r w:rsidR="002B5FFA" w:rsidRPr="002B5FFA">
        <w:tab/>
        <w:t xml:space="preserve">Healy, K., Ezard, T. H. G., Jones, O. R., Salguero-Gómez, R. &amp; Buckley, Y. M. Animal life history is shaped by the pace of life and the distribution of age-specific mortality and reproduction. </w:t>
      </w:r>
      <w:r w:rsidR="002B5FFA" w:rsidRPr="002B5FFA">
        <w:rPr>
          <w:i/>
          <w:iCs/>
        </w:rPr>
        <w:t>Nat Ecol Evol</w:t>
      </w:r>
      <w:r w:rsidR="002B5FFA" w:rsidRPr="002B5FFA">
        <w:t xml:space="preserve"> </w:t>
      </w:r>
      <w:r w:rsidR="002B5FFA" w:rsidRPr="002B5FFA">
        <w:rPr>
          <w:b/>
          <w:bCs/>
        </w:rPr>
        <w:t>3</w:t>
      </w:r>
      <w:r w:rsidR="002B5FFA" w:rsidRPr="002B5FFA">
        <w:t>, 1217–1224 (2019).</w:t>
      </w:r>
    </w:p>
    <w:p w14:paraId="1AD90CF3" w14:textId="77777777" w:rsidR="002B5FFA" w:rsidRPr="002B5FFA" w:rsidRDefault="002B5FFA" w:rsidP="002B5FFA">
      <w:pPr>
        <w:pStyle w:val="Bibliography"/>
      </w:pPr>
      <w:r w:rsidRPr="002B5FFA">
        <w:t>2.</w:t>
      </w:r>
      <w:r w:rsidRPr="002B5FFA">
        <w:tab/>
        <w:t xml:space="preserve">Darling, E. S., Alvarez-Filip, L., Oliver, T. A., McClanahan, T. R. &amp; Côté, I. M. Evaluating life-history strategies of reef corals from species traits. </w:t>
      </w:r>
      <w:r w:rsidRPr="002B5FFA">
        <w:rPr>
          <w:i/>
          <w:iCs/>
        </w:rPr>
        <w:t>Ecology Letters</w:t>
      </w:r>
      <w:r w:rsidRPr="002B5FFA">
        <w:t xml:space="preserve"> </w:t>
      </w:r>
      <w:r w:rsidRPr="002B5FFA">
        <w:rPr>
          <w:b/>
          <w:bCs/>
        </w:rPr>
        <w:t>15</w:t>
      </w:r>
      <w:r w:rsidRPr="002B5FFA">
        <w:t>, 1378–1386 (2012).</w:t>
      </w:r>
    </w:p>
    <w:p w14:paraId="13D2897E" w14:textId="77777777" w:rsidR="002B5FFA" w:rsidRPr="002B5FFA" w:rsidRDefault="002B5FFA" w:rsidP="002B5FFA">
      <w:pPr>
        <w:pStyle w:val="Bibliography"/>
      </w:pPr>
      <w:r w:rsidRPr="002B5FFA">
        <w:t>3.</w:t>
      </w:r>
      <w:r w:rsidRPr="002B5FFA">
        <w:tab/>
        <w:t xml:space="preserve">Most, P. J. van der, Jong, B. de, Parmentier, H. K. &amp; Verhulst, S. Trade-off between growth and immune function: a meta-analysis of selection experiments. </w:t>
      </w:r>
      <w:r w:rsidRPr="002B5FFA">
        <w:rPr>
          <w:i/>
          <w:iCs/>
        </w:rPr>
        <w:t>Functional Ecology</w:t>
      </w:r>
      <w:r w:rsidRPr="002B5FFA">
        <w:t xml:space="preserve"> </w:t>
      </w:r>
      <w:r w:rsidRPr="002B5FFA">
        <w:rPr>
          <w:b/>
          <w:bCs/>
        </w:rPr>
        <w:t>25</w:t>
      </w:r>
      <w:r w:rsidRPr="002B5FFA">
        <w:t>, 74–80 (2011).</w:t>
      </w:r>
    </w:p>
    <w:p w14:paraId="0EF157A1" w14:textId="77777777" w:rsidR="002B5FFA" w:rsidRPr="002B5FFA" w:rsidRDefault="002B5FFA" w:rsidP="002B5FFA">
      <w:pPr>
        <w:pStyle w:val="Bibliography"/>
      </w:pPr>
      <w:r w:rsidRPr="002B5FFA">
        <w:t>4.</w:t>
      </w:r>
      <w:r w:rsidRPr="002B5FFA">
        <w:tab/>
        <w:t xml:space="preserve">Badyaev, A. V. &amp; Ghalambor, C. K. Evolution of Life Histories Along Elevational Gradients: Trade-Off Between Parental Care and Fecundity. </w:t>
      </w:r>
      <w:r w:rsidRPr="002B5FFA">
        <w:rPr>
          <w:i/>
          <w:iCs/>
        </w:rPr>
        <w:t>Ecology</w:t>
      </w:r>
      <w:r w:rsidRPr="002B5FFA">
        <w:t xml:space="preserve"> </w:t>
      </w:r>
      <w:r w:rsidRPr="002B5FFA">
        <w:rPr>
          <w:b/>
          <w:bCs/>
        </w:rPr>
        <w:t>82</w:t>
      </w:r>
      <w:r w:rsidRPr="002B5FFA">
        <w:t>, 2948–2960 (2001).</w:t>
      </w:r>
    </w:p>
    <w:p w14:paraId="5BBB7F72" w14:textId="77777777" w:rsidR="002B5FFA" w:rsidRPr="002B5FFA" w:rsidRDefault="002B5FFA" w:rsidP="002B5FFA">
      <w:pPr>
        <w:pStyle w:val="Bibliography"/>
      </w:pPr>
      <w:r w:rsidRPr="002B5FFA">
        <w:t>5.</w:t>
      </w:r>
      <w:r w:rsidRPr="002B5FFA">
        <w:tab/>
        <w:t xml:space="preserve">Padda, S. S., Glass, J. R. &amp; Stahlschmidt, Z. R. When it’s hot and dry: life-history strategy influences the effects of heat waves and water limitation. </w:t>
      </w:r>
      <w:r w:rsidRPr="002B5FFA">
        <w:rPr>
          <w:i/>
          <w:iCs/>
        </w:rPr>
        <w:t>Journal of Experimental Biology</w:t>
      </w:r>
      <w:r w:rsidRPr="002B5FFA">
        <w:t xml:space="preserve"> </w:t>
      </w:r>
      <w:r w:rsidRPr="002B5FFA">
        <w:rPr>
          <w:b/>
          <w:bCs/>
        </w:rPr>
        <w:t>224</w:t>
      </w:r>
      <w:r w:rsidRPr="002B5FFA">
        <w:t>, jeb236398 (2021).</w:t>
      </w:r>
    </w:p>
    <w:p w14:paraId="43152EF3" w14:textId="77777777" w:rsidR="002B5FFA" w:rsidRPr="002B5FFA" w:rsidRDefault="002B5FFA" w:rsidP="002B5FFA">
      <w:pPr>
        <w:pStyle w:val="Bibliography"/>
      </w:pPr>
      <w:r w:rsidRPr="002B5FFA">
        <w:t>6.</w:t>
      </w:r>
      <w:r w:rsidRPr="002B5FFA">
        <w:tab/>
        <w:t xml:space="preserve">Tollrian, R. Predator-Induced Morphological Defenses: Costs, Life History Shifts, and Maternal Effects in Daphnia Pulex. </w:t>
      </w:r>
      <w:r w:rsidRPr="002B5FFA">
        <w:rPr>
          <w:i/>
          <w:iCs/>
        </w:rPr>
        <w:t>Ecology</w:t>
      </w:r>
      <w:r w:rsidRPr="002B5FFA">
        <w:t xml:space="preserve"> </w:t>
      </w:r>
      <w:r w:rsidRPr="002B5FFA">
        <w:rPr>
          <w:b/>
          <w:bCs/>
        </w:rPr>
        <w:t>76</w:t>
      </w:r>
      <w:r w:rsidRPr="002B5FFA">
        <w:t>, 1691–1705 (1995).</w:t>
      </w:r>
    </w:p>
    <w:p w14:paraId="1EB707C1" w14:textId="77777777" w:rsidR="002B5FFA" w:rsidRPr="002B5FFA" w:rsidRDefault="002B5FFA" w:rsidP="002B5FFA">
      <w:pPr>
        <w:pStyle w:val="Bibliography"/>
      </w:pPr>
      <w:r w:rsidRPr="002B5FFA">
        <w:t>7.</w:t>
      </w:r>
      <w:r w:rsidRPr="002B5FFA">
        <w:tab/>
        <w:t xml:space="preserve">Lochmiller, R. L. &amp; Deerenberg, C. Trade-offs in evolutionary immunology: just what is the cost of immunity? </w:t>
      </w:r>
      <w:r w:rsidRPr="002B5FFA">
        <w:rPr>
          <w:i/>
          <w:iCs/>
        </w:rPr>
        <w:t>Oikos</w:t>
      </w:r>
      <w:r w:rsidRPr="002B5FFA">
        <w:t xml:space="preserve"> </w:t>
      </w:r>
      <w:r w:rsidRPr="002B5FFA">
        <w:rPr>
          <w:b/>
          <w:bCs/>
        </w:rPr>
        <w:t>88</w:t>
      </w:r>
      <w:r w:rsidRPr="002B5FFA">
        <w:t>, 87–98 (2000).</w:t>
      </w:r>
    </w:p>
    <w:p w14:paraId="6EB14B08" w14:textId="77777777" w:rsidR="002B5FFA" w:rsidRPr="002B5FFA" w:rsidRDefault="002B5FFA" w:rsidP="002B5FFA">
      <w:pPr>
        <w:pStyle w:val="Bibliography"/>
      </w:pPr>
      <w:r w:rsidRPr="002B5FFA">
        <w:t>8.</w:t>
      </w:r>
      <w:r w:rsidRPr="002B5FFA">
        <w:tab/>
        <w:t xml:space="preserve">Maynard, J. </w:t>
      </w:r>
      <w:r w:rsidRPr="002B5FFA">
        <w:rPr>
          <w:i/>
          <w:iCs/>
        </w:rPr>
        <w:t>et al.</w:t>
      </w:r>
      <w:r w:rsidRPr="002B5FFA">
        <w:t xml:space="preserve"> Projections of climate conditions that increase coral disease susceptibility and pathogen abundance and virulence. </w:t>
      </w:r>
      <w:r w:rsidRPr="002B5FFA">
        <w:rPr>
          <w:i/>
          <w:iCs/>
        </w:rPr>
        <w:t>Nature Clim Change</w:t>
      </w:r>
      <w:r w:rsidRPr="002B5FFA">
        <w:t xml:space="preserve"> </w:t>
      </w:r>
      <w:r w:rsidRPr="002B5FFA">
        <w:rPr>
          <w:b/>
          <w:bCs/>
        </w:rPr>
        <w:t>5</w:t>
      </w:r>
      <w:r w:rsidRPr="002B5FFA">
        <w:t>, 688–694 (2015).</w:t>
      </w:r>
    </w:p>
    <w:p w14:paraId="22985C88" w14:textId="77777777" w:rsidR="002B5FFA" w:rsidRPr="002B5FFA" w:rsidRDefault="002B5FFA" w:rsidP="002B5FFA">
      <w:pPr>
        <w:pStyle w:val="Bibliography"/>
      </w:pPr>
      <w:r w:rsidRPr="002B5FFA">
        <w:t>9.</w:t>
      </w:r>
      <w:r w:rsidRPr="002B5FFA">
        <w:tab/>
        <w:t xml:space="preserve">Mora, C. </w:t>
      </w:r>
      <w:r w:rsidRPr="002B5FFA">
        <w:rPr>
          <w:i/>
          <w:iCs/>
        </w:rPr>
        <w:t>et al.</w:t>
      </w:r>
      <w:r w:rsidRPr="002B5FFA">
        <w:t xml:space="preserve"> Over half of known human pathogenic diseases can be aggravated by climate change. </w:t>
      </w:r>
      <w:r w:rsidRPr="002B5FFA">
        <w:rPr>
          <w:i/>
          <w:iCs/>
        </w:rPr>
        <w:t>Nat. Clim. Chang.</w:t>
      </w:r>
      <w:r w:rsidRPr="002B5FFA">
        <w:t xml:space="preserve"> </w:t>
      </w:r>
      <w:r w:rsidRPr="002B5FFA">
        <w:rPr>
          <w:b/>
          <w:bCs/>
        </w:rPr>
        <w:t>12</w:t>
      </w:r>
      <w:r w:rsidRPr="002B5FFA">
        <w:t>, 869–875 (2022).</w:t>
      </w:r>
    </w:p>
    <w:p w14:paraId="4A22932A" w14:textId="77777777" w:rsidR="002B5FFA" w:rsidRPr="002B5FFA" w:rsidRDefault="002B5FFA" w:rsidP="002B5FFA">
      <w:pPr>
        <w:pStyle w:val="Bibliography"/>
      </w:pPr>
      <w:r w:rsidRPr="002B5FFA">
        <w:lastRenderedPageBreak/>
        <w:t>10.</w:t>
      </w:r>
      <w:r w:rsidRPr="002B5FFA">
        <w:tab/>
        <w:t xml:space="preserve">Parker, B. J., Barribeau, S. M., Laughton, A. M., Griffin, L. H. &amp; Gerardo, N. M. Life-history strategy determines constraints on immune function. </w:t>
      </w:r>
      <w:r w:rsidRPr="002B5FFA">
        <w:rPr>
          <w:i/>
          <w:iCs/>
        </w:rPr>
        <w:t>Journal of Animal Ecology</w:t>
      </w:r>
      <w:r w:rsidRPr="002B5FFA">
        <w:t xml:space="preserve"> </w:t>
      </w:r>
      <w:r w:rsidRPr="002B5FFA">
        <w:rPr>
          <w:b/>
          <w:bCs/>
        </w:rPr>
        <w:t>86</w:t>
      </w:r>
      <w:r w:rsidRPr="002B5FFA">
        <w:t>, 473–483 (2017).</w:t>
      </w:r>
    </w:p>
    <w:p w14:paraId="2B749038" w14:textId="77777777" w:rsidR="002B5FFA" w:rsidRPr="002B5FFA" w:rsidRDefault="002B5FFA" w:rsidP="002B5FFA">
      <w:pPr>
        <w:pStyle w:val="Bibliography"/>
      </w:pPr>
      <w:r w:rsidRPr="002B5FFA">
        <w:t>11.</w:t>
      </w:r>
      <w:r w:rsidRPr="002B5FFA">
        <w:tab/>
        <w:t xml:space="preserve">Baldassarre, L., Ying, H., Reitzel, A. M., Franzenburg, S. &amp; Fraune, S. Microbiota mediated plasticity promotes thermal adaptation in the sea anemone Nematostella vectensis. </w:t>
      </w:r>
      <w:r w:rsidRPr="002B5FFA">
        <w:rPr>
          <w:i/>
          <w:iCs/>
        </w:rPr>
        <w:t>Nat Commun</w:t>
      </w:r>
      <w:r w:rsidRPr="002B5FFA">
        <w:t xml:space="preserve"> </w:t>
      </w:r>
      <w:r w:rsidRPr="002B5FFA">
        <w:rPr>
          <w:b/>
          <w:bCs/>
        </w:rPr>
        <w:t>13</w:t>
      </w:r>
      <w:r w:rsidRPr="002B5FFA">
        <w:t>, 3804 (2022).</w:t>
      </w:r>
    </w:p>
    <w:p w14:paraId="31CD85A4" w14:textId="77777777" w:rsidR="002B5FFA" w:rsidRPr="002B5FFA" w:rsidRDefault="002B5FFA" w:rsidP="002B5FFA">
      <w:pPr>
        <w:pStyle w:val="Bibliography"/>
      </w:pPr>
      <w:r w:rsidRPr="002B5FFA">
        <w:t>12.</w:t>
      </w:r>
      <w:r w:rsidRPr="002B5FFA">
        <w:tab/>
        <w:t xml:space="preserve">Ezenwa, V. O., Gerardo, N. M., Inouye, D. W., Medina, M. &amp; Xavier, J. B. Animal Behavior and the Microbiome. </w:t>
      </w:r>
      <w:r w:rsidRPr="002B5FFA">
        <w:rPr>
          <w:i/>
          <w:iCs/>
        </w:rPr>
        <w:t>Science</w:t>
      </w:r>
      <w:r w:rsidRPr="002B5FFA">
        <w:t xml:space="preserve"> </w:t>
      </w:r>
      <w:r w:rsidRPr="002B5FFA">
        <w:rPr>
          <w:b/>
          <w:bCs/>
        </w:rPr>
        <w:t>338</w:t>
      </w:r>
      <w:r w:rsidRPr="002B5FFA">
        <w:t>, 198–199 (2012).</w:t>
      </w:r>
    </w:p>
    <w:p w14:paraId="348CC17D" w14:textId="77777777" w:rsidR="002B5FFA" w:rsidRPr="002B5FFA" w:rsidRDefault="002B5FFA" w:rsidP="002B5FFA">
      <w:pPr>
        <w:pStyle w:val="Bibliography"/>
      </w:pPr>
      <w:r w:rsidRPr="002B5FFA">
        <w:t>13.</w:t>
      </w:r>
      <w:r w:rsidRPr="002B5FFA">
        <w:tab/>
        <w:t xml:space="preserve">Walters, A. W. </w:t>
      </w:r>
      <w:r w:rsidRPr="002B5FFA">
        <w:rPr>
          <w:i/>
          <w:iCs/>
        </w:rPr>
        <w:t>et al.</w:t>
      </w:r>
      <w:r w:rsidRPr="002B5FFA">
        <w:t xml:space="preserve"> The microbiota influences the Drosophila melanogaster life history strategy. </w:t>
      </w:r>
      <w:r w:rsidRPr="002B5FFA">
        <w:rPr>
          <w:i/>
          <w:iCs/>
        </w:rPr>
        <w:t>Molecular Ecology</w:t>
      </w:r>
      <w:r w:rsidRPr="002B5FFA">
        <w:t xml:space="preserve"> </w:t>
      </w:r>
      <w:r w:rsidRPr="002B5FFA">
        <w:rPr>
          <w:b/>
          <w:bCs/>
        </w:rPr>
        <w:t>29</w:t>
      </w:r>
      <w:r w:rsidRPr="002B5FFA">
        <w:t>, 639–653 (2020).</w:t>
      </w:r>
    </w:p>
    <w:p w14:paraId="16E7BB3E" w14:textId="77777777" w:rsidR="002B5FFA" w:rsidRPr="002B5FFA" w:rsidRDefault="002B5FFA" w:rsidP="002B5FFA">
      <w:pPr>
        <w:pStyle w:val="Bibliography"/>
      </w:pPr>
      <w:r w:rsidRPr="002B5FFA">
        <w:t>14.</w:t>
      </w:r>
      <w:r w:rsidRPr="002B5FFA">
        <w:tab/>
        <w:t xml:space="preserve">Rosado, P. M. </w:t>
      </w:r>
      <w:r w:rsidRPr="002B5FFA">
        <w:rPr>
          <w:i/>
          <w:iCs/>
        </w:rPr>
        <w:t>et al.</w:t>
      </w:r>
      <w:r w:rsidRPr="002B5FFA">
        <w:t xml:space="preserve"> Marine probiotics: increasing coral resistance to bleaching through microbiome manipulation. </w:t>
      </w:r>
      <w:r w:rsidRPr="002B5FFA">
        <w:rPr>
          <w:i/>
          <w:iCs/>
        </w:rPr>
        <w:t>ISME J</w:t>
      </w:r>
      <w:r w:rsidRPr="002B5FFA">
        <w:t xml:space="preserve"> </w:t>
      </w:r>
      <w:r w:rsidRPr="002B5FFA">
        <w:rPr>
          <w:b/>
          <w:bCs/>
        </w:rPr>
        <w:t>13</w:t>
      </w:r>
      <w:r w:rsidRPr="002B5FFA">
        <w:t>, 921–936 (2019).</w:t>
      </w:r>
    </w:p>
    <w:p w14:paraId="53070367" w14:textId="77777777" w:rsidR="002B5FFA" w:rsidRPr="002B5FFA" w:rsidRDefault="002B5FFA" w:rsidP="002B5FFA">
      <w:pPr>
        <w:pStyle w:val="Bibliography"/>
      </w:pPr>
      <w:r w:rsidRPr="002B5FFA">
        <w:t>15.</w:t>
      </w:r>
      <w:r w:rsidRPr="002B5FFA">
        <w:tab/>
        <w:t>Hoeksema, B. W. &amp; Cairns, S. World list of Scleractinia. https://www.marinespecies.org/scleractinia/.</w:t>
      </w:r>
    </w:p>
    <w:p w14:paraId="4F1A6401" w14:textId="77777777" w:rsidR="002B5FFA" w:rsidRPr="002B5FFA" w:rsidRDefault="002B5FFA" w:rsidP="002B5FFA">
      <w:pPr>
        <w:pStyle w:val="Bibliography"/>
      </w:pPr>
      <w:r w:rsidRPr="002B5FFA">
        <w:t>16.</w:t>
      </w:r>
      <w:r w:rsidRPr="002B5FFA">
        <w:tab/>
        <w:t xml:space="preserve">Pollock, F. J. </w:t>
      </w:r>
      <w:r w:rsidRPr="002B5FFA">
        <w:rPr>
          <w:i/>
          <w:iCs/>
        </w:rPr>
        <w:t>et al.</w:t>
      </w:r>
      <w:r w:rsidRPr="002B5FFA">
        <w:t xml:space="preserve"> Coral-associated bacteria demonstrate phylosymbiosis and cophylogeny. </w:t>
      </w:r>
      <w:r w:rsidRPr="002B5FFA">
        <w:rPr>
          <w:i/>
          <w:iCs/>
        </w:rPr>
        <w:t>Nature Communications</w:t>
      </w:r>
      <w:r w:rsidRPr="002B5FFA">
        <w:t xml:space="preserve"> </w:t>
      </w:r>
      <w:r w:rsidRPr="002B5FFA">
        <w:rPr>
          <w:b/>
          <w:bCs/>
        </w:rPr>
        <w:t>9</w:t>
      </w:r>
      <w:r w:rsidRPr="002B5FFA">
        <w:t>, 1–13 (2018).</w:t>
      </w:r>
    </w:p>
    <w:p w14:paraId="427B4F2F" w14:textId="77777777" w:rsidR="002B5FFA" w:rsidRPr="002B5FFA" w:rsidRDefault="002B5FFA" w:rsidP="002B5FFA">
      <w:pPr>
        <w:pStyle w:val="Bibliography"/>
      </w:pPr>
      <w:r w:rsidRPr="002B5FFA">
        <w:t>17.</w:t>
      </w:r>
      <w:r w:rsidRPr="002B5FFA">
        <w:tab/>
        <w:t xml:space="preserve">Huggett, M. J. &amp; Apprill, A. Coral microbiome database: Integration of sequences reveals high diversity and relatedness of coral-associated microbes. </w:t>
      </w:r>
      <w:r w:rsidRPr="002B5FFA">
        <w:rPr>
          <w:i/>
          <w:iCs/>
        </w:rPr>
        <w:t>Environmental Microbiology Reports</w:t>
      </w:r>
      <w:r w:rsidRPr="002B5FFA">
        <w:t xml:space="preserve"> </w:t>
      </w:r>
      <w:r w:rsidRPr="002B5FFA">
        <w:rPr>
          <w:b/>
          <w:bCs/>
        </w:rPr>
        <w:t>11</w:t>
      </w:r>
      <w:r w:rsidRPr="002B5FFA">
        <w:t>, 372–385 (2019).</w:t>
      </w:r>
    </w:p>
    <w:p w14:paraId="0F99893B" w14:textId="77777777" w:rsidR="002B5FFA" w:rsidRPr="002B5FFA" w:rsidRDefault="002B5FFA" w:rsidP="002B5FFA">
      <w:pPr>
        <w:pStyle w:val="Bibliography"/>
      </w:pPr>
      <w:r w:rsidRPr="002B5FFA">
        <w:t>18.</w:t>
      </w:r>
      <w:r w:rsidRPr="002B5FFA">
        <w:tab/>
        <w:t xml:space="preserve">Dunphy, C. M., Gouhier, T. C., Chu, N. D. &amp; Vollmer, S. V. Structure and stability of the coral microbiome in space and time. </w:t>
      </w:r>
      <w:r w:rsidRPr="002B5FFA">
        <w:rPr>
          <w:i/>
          <w:iCs/>
        </w:rPr>
        <w:t>Sci Rep</w:t>
      </w:r>
      <w:r w:rsidRPr="002B5FFA">
        <w:t xml:space="preserve"> </w:t>
      </w:r>
      <w:r w:rsidRPr="002B5FFA">
        <w:rPr>
          <w:b/>
          <w:bCs/>
        </w:rPr>
        <w:t>9</w:t>
      </w:r>
      <w:r w:rsidRPr="002B5FFA">
        <w:t>, 6785 (2019).</w:t>
      </w:r>
    </w:p>
    <w:p w14:paraId="10325708" w14:textId="77777777" w:rsidR="002B5FFA" w:rsidRPr="002B5FFA" w:rsidRDefault="002B5FFA" w:rsidP="002B5FFA">
      <w:pPr>
        <w:pStyle w:val="Bibliography"/>
      </w:pPr>
      <w:r w:rsidRPr="002B5FFA">
        <w:t>19.</w:t>
      </w:r>
      <w:r w:rsidRPr="002B5FFA">
        <w:tab/>
        <w:t xml:space="preserve">Moberg, F. &amp; Folke, C. Ecological goods and services of coral reef ecosystems. </w:t>
      </w:r>
      <w:r w:rsidRPr="002B5FFA">
        <w:rPr>
          <w:i/>
          <w:iCs/>
        </w:rPr>
        <w:t>Ecological Economics</w:t>
      </w:r>
      <w:r w:rsidRPr="002B5FFA">
        <w:t xml:space="preserve"> </w:t>
      </w:r>
      <w:r w:rsidRPr="002B5FFA">
        <w:rPr>
          <w:b/>
          <w:bCs/>
        </w:rPr>
        <w:t>29</w:t>
      </w:r>
      <w:r w:rsidRPr="002B5FFA">
        <w:t>, 215–233 (1999).</w:t>
      </w:r>
    </w:p>
    <w:p w14:paraId="76418307" w14:textId="77777777" w:rsidR="002B5FFA" w:rsidRPr="002B5FFA" w:rsidRDefault="002B5FFA" w:rsidP="002B5FFA">
      <w:pPr>
        <w:pStyle w:val="Bibliography"/>
      </w:pPr>
      <w:r w:rsidRPr="002B5FFA">
        <w:lastRenderedPageBreak/>
        <w:t>20.</w:t>
      </w:r>
      <w:r w:rsidRPr="002B5FFA">
        <w:tab/>
        <w:t xml:space="preserve">Berkelmans, R. &amp; van Oppen, M. J. H. The role of zooxanthellae in the thermal tolerance of corals: a ‘nugget of hope’ for coral reefs in an era of climate change. </w:t>
      </w:r>
      <w:r w:rsidRPr="002B5FFA">
        <w:rPr>
          <w:i/>
          <w:iCs/>
        </w:rPr>
        <w:t>Proceedings of the Royal Society B: Biological Sciences</w:t>
      </w:r>
      <w:r w:rsidRPr="002B5FFA">
        <w:t xml:space="preserve"> </w:t>
      </w:r>
      <w:r w:rsidRPr="002B5FFA">
        <w:rPr>
          <w:b/>
          <w:bCs/>
        </w:rPr>
        <w:t>273</w:t>
      </w:r>
      <w:r w:rsidRPr="002B5FFA">
        <w:t>, 2305–2312 (2006).</w:t>
      </w:r>
    </w:p>
    <w:p w14:paraId="4A4C9B6E" w14:textId="77777777" w:rsidR="002B5FFA" w:rsidRPr="002B5FFA" w:rsidRDefault="002B5FFA" w:rsidP="002B5FFA">
      <w:pPr>
        <w:pStyle w:val="Bibliography"/>
      </w:pPr>
      <w:r w:rsidRPr="002B5FFA">
        <w:t>21.</w:t>
      </w:r>
      <w:r w:rsidRPr="002B5FFA">
        <w:tab/>
        <w:t xml:space="preserve">Silverstein, R. N., Cunning, R. &amp; Baker, A. C. Tenacious D: Symbiodinium in clade D remain in reef corals at both high and low temperature extremes despite impairment. </w:t>
      </w:r>
      <w:r w:rsidRPr="002B5FFA">
        <w:rPr>
          <w:i/>
          <w:iCs/>
        </w:rPr>
        <w:t>Journal of Experimental Biology</w:t>
      </w:r>
      <w:r w:rsidRPr="002B5FFA">
        <w:t xml:space="preserve"> </w:t>
      </w:r>
      <w:r w:rsidRPr="002B5FFA">
        <w:rPr>
          <w:b/>
          <w:bCs/>
        </w:rPr>
        <w:t>220</w:t>
      </w:r>
      <w:r w:rsidRPr="002B5FFA">
        <w:t>, 1192–1196 (2017).</w:t>
      </w:r>
    </w:p>
    <w:p w14:paraId="77F39669" w14:textId="77777777" w:rsidR="002B5FFA" w:rsidRPr="002B5FFA" w:rsidRDefault="002B5FFA" w:rsidP="002B5FFA">
      <w:pPr>
        <w:pStyle w:val="Bibliography"/>
      </w:pPr>
      <w:r w:rsidRPr="002B5FFA">
        <w:t>22.</w:t>
      </w:r>
      <w:r w:rsidRPr="002B5FFA">
        <w:tab/>
        <w:t xml:space="preserve">Hartmann, A. C., Baird, A. H., Knowlton, N. &amp; Huang, D. The Paradox of Environmental Symbiont Acquisition in Obligate Mutualisms. </w:t>
      </w:r>
      <w:r w:rsidRPr="002B5FFA">
        <w:rPr>
          <w:i/>
          <w:iCs/>
        </w:rPr>
        <w:t>Current Biology</w:t>
      </w:r>
      <w:r w:rsidRPr="002B5FFA">
        <w:t xml:space="preserve"> </w:t>
      </w:r>
      <w:r w:rsidRPr="002B5FFA">
        <w:rPr>
          <w:b/>
          <w:bCs/>
        </w:rPr>
        <w:t>27</w:t>
      </w:r>
      <w:r w:rsidRPr="002B5FFA">
        <w:t>, 3711-3716.e3 (2017).</w:t>
      </w:r>
    </w:p>
    <w:p w14:paraId="56DE36F9" w14:textId="77777777" w:rsidR="002B5FFA" w:rsidRPr="002B5FFA" w:rsidRDefault="002B5FFA" w:rsidP="002B5FFA">
      <w:pPr>
        <w:pStyle w:val="Bibliography"/>
      </w:pPr>
      <w:r w:rsidRPr="002B5FFA">
        <w:t>23.</w:t>
      </w:r>
      <w:r w:rsidRPr="002B5FFA">
        <w:tab/>
        <w:t xml:space="preserve">Bonacolta, A. M. </w:t>
      </w:r>
      <w:r w:rsidRPr="002B5FFA">
        <w:rPr>
          <w:i/>
          <w:iCs/>
        </w:rPr>
        <w:t>et al.</w:t>
      </w:r>
      <w:r w:rsidRPr="002B5FFA">
        <w:t xml:space="preserve"> Beyond the Symbiodiniaceae: diversity and role of microeukaryotic coral symbionts. </w:t>
      </w:r>
      <w:r w:rsidRPr="002B5FFA">
        <w:rPr>
          <w:i/>
          <w:iCs/>
        </w:rPr>
        <w:t>Coral Reefs</w:t>
      </w:r>
      <w:r w:rsidRPr="002B5FFA">
        <w:t xml:space="preserve"> </w:t>
      </w:r>
      <w:r w:rsidRPr="002B5FFA">
        <w:rPr>
          <w:b/>
          <w:bCs/>
        </w:rPr>
        <w:t>42</w:t>
      </w:r>
      <w:r w:rsidRPr="002B5FFA">
        <w:t>, 567–577 (2023).</w:t>
      </w:r>
    </w:p>
    <w:p w14:paraId="25EFDFFA" w14:textId="77777777" w:rsidR="002B5FFA" w:rsidRPr="002B5FFA" w:rsidRDefault="002B5FFA" w:rsidP="002B5FFA">
      <w:pPr>
        <w:pStyle w:val="Bibliography"/>
      </w:pPr>
      <w:r w:rsidRPr="002B5FFA">
        <w:t>24.</w:t>
      </w:r>
      <w:r w:rsidRPr="002B5FFA">
        <w:tab/>
        <w:t xml:space="preserve">van de Water, J. A. J. M. </w:t>
      </w:r>
      <w:r w:rsidRPr="002B5FFA">
        <w:rPr>
          <w:i/>
          <w:iCs/>
        </w:rPr>
        <w:t>et al.</w:t>
      </w:r>
      <w:r w:rsidRPr="002B5FFA">
        <w:t xml:space="preserve"> Antimicrobial and stress responses to increased temperature and bacterial pathogen challenge in the holobiont of a reef-building coral. </w:t>
      </w:r>
      <w:r w:rsidRPr="002B5FFA">
        <w:rPr>
          <w:i/>
          <w:iCs/>
        </w:rPr>
        <w:t>Molecular Ecology</w:t>
      </w:r>
      <w:r w:rsidRPr="002B5FFA">
        <w:t xml:space="preserve"> </w:t>
      </w:r>
      <w:r w:rsidRPr="002B5FFA">
        <w:rPr>
          <w:b/>
          <w:bCs/>
        </w:rPr>
        <w:t>27</w:t>
      </w:r>
      <w:r w:rsidRPr="002B5FFA">
        <w:t>, 1065–1080 (2018).</w:t>
      </w:r>
    </w:p>
    <w:p w14:paraId="7E703469" w14:textId="77777777" w:rsidR="002B5FFA" w:rsidRPr="002B5FFA" w:rsidRDefault="002B5FFA" w:rsidP="002B5FFA">
      <w:pPr>
        <w:pStyle w:val="Bibliography"/>
      </w:pPr>
      <w:r w:rsidRPr="002B5FFA">
        <w:t>25.</w:t>
      </w:r>
      <w:r w:rsidRPr="002B5FFA">
        <w:tab/>
        <w:t xml:space="preserve">Welsh, R. M. </w:t>
      </w:r>
      <w:r w:rsidRPr="002B5FFA">
        <w:rPr>
          <w:i/>
          <w:iCs/>
        </w:rPr>
        <w:t>et al.</w:t>
      </w:r>
      <w:r w:rsidRPr="002B5FFA">
        <w:t xml:space="preserve"> Bacterial predation in a marine host-associated microbiome. </w:t>
      </w:r>
      <w:r w:rsidRPr="002B5FFA">
        <w:rPr>
          <w:i/>
          <w:iCs/>
        </w:rPr>
        <w:t>ISME J</w:t>
      </w:r>
      <w:r w:rsidRPr="002B5FFA">
        <w:t xml:space="preserve"> </w:t>
      </w:r>
      <w:r w:rsidRPr="002B5FFA">
        <w:rPr>
          <w:b/>
          <w:bCs/>
        </w:rPr>
        <w:t>10</w:t>
      </w:r>
      <w:r w:rsidRPr="002B5FFA">
        <w:t>, 1540–1544 (2016).</w:t>
      </w:r>
    </w:p>
    <w:p w14:paraId="3197A1FF" w14:textId="77777777" w:rsidR="002B5FFA" w:rsidRPr="002B5FFA" w:rsidRDefault="002B5FFA" w:rsidP="002B5FFA">
      <w:pPr>
        <w:pStyle w:val="Bibliography"/>
      </w:pPr>
      <w:r w:rsidRPr="002B5FFA">
        <w:t>26.</w:t>
      </w:r>
      <w:r w:rsidRPr="002B5FFA">
        <w:tab/>
        <w:t xml:space="preserve">Li, J., Kuang, W., Long, L. &amp; Zhang, S. Production of quorum-sensing signals by bacteria in the coral mucus layer. </w:t>
      </w:r>
      <w:r w:rsidRPr="002B5FFA">
        <w:rPr>
          <w:i/>
          <w:iCs/>
        </w:rPr>
        <w:t>Coral Reefs</w:t>
      </w:r>
      <w:r w:rsidRPr="002B5FFA">
        <w:t xml:space="preserve"> </w:t>
      </w:r>
      <w:r w:rsidRPr="002B5FFA">
        <w:rPr>
          <w:b/>
          <w:bCs/>
        </w:rPr>
        <w:t>36</w:t>
      </w:r>
      <w:r w:rsidRPr="002B5FFA">
        <w:t>, 1235–1241 (2017).</w:t>
      </w:r>
    </w:p>
    <w:p w14:paraId="212E853C" w14:textId="77777777" w:rsidR="002B5FFA" w:rsidRPr="002B5FFA" w:rsidRDefault="002B5FFA" w:rsidP="002B5FFA">
      <w:pPr>
        <w:pStyle w:val="Bibliography"/>
      </w:pPr>
      <w:r w:rsidRPr="002B5FFA">
        <w:t>27.</w:t>
      </w:r>
      <w:r w:rsidRPr="002B5FFA">
        <w:tab/>
        <w:t xml:space="preserve">Casey, J. M., Ainsworth, T. D., Choat, J. H. &amp; Connolly, S. R. Farming behaviour of reef fishes increases the prevalence of coral disease associated microbes and black band disease. </w:t>
      </w:r>
      <w:r w:rsidRPr="002B5FFA">
        <w:rPr>
          <w:i/>
          <w:iCs/>
        </w:rPr>
        <w:t>Proceedings of the Royal Society B: Biological Sciences</w:t>
      </w:r>
      <w:r w:rsidRPr="002B5FFA">
        <w:t xml:space="preserve"> </w:t>
      </w:r>
      <w:r w:rsidRPr="002B5FFA">
        <w:rPr>
          <w:b/>
          <w:bCs/>
        </w:rPr>
        <w:t>281</w:t>
      </w:r>
      <w:r w:rsidRPr="002B5FFA">
        <w:t>, 20141032 (2014).</w:t>
      </w:r>
    </w:p>
    <w:p w14:paraId="10BA2139" w14:textId="77777777" w:rsidR="002B5FFA" w:rsidRPr="002B5FFA" w:rsidRDefault="002B5FFA" w:rsidP="002B5FFA">
      <w:pPr>
        <w:pStyle w:val="Bibliography"/>
      </w:pPr>
      <w:r w:rsidRPr="002B5FFA">
        <w:t>28.</w:t>
      </w:r>
      <w:r w:rsidRPr="002B5FFA">
        <w:tab/>
        <w:t xml:space="preserve">Rosales, S. M. </w:t>
      </w:r>
      <w:r w:rsidRPr="002B5FFA">
        <w:rPr>
          <w:i/>
          <w:iCs/>
        </w:rPr>
        <w:t>et al.</w:t>
      </w:r>
      <w:r w:rsidRPr="002B5FFA">
        <w:t xml:space="preserve"> Microbiome differences in disease-resistant vs. susceptible Acropora corals subjected to disease challenge assays. </w:t>
      </w:r>
      <w:r w:rsidRPr="002B5FFA">
        <w:rPr>
          <w:i/>
          <w:iCs/>
        </w:rPr>
        <w:t>Sci Rep</w:t>
      </w:r>
      <w:r w:rsidRPr="002B5FFA">
        <w:t xml:space="preserve"> </w:t>
      </w:r>
      <w:r w:rsidRPr="002B5FFA">
        <w:rPr>
          <w:b/>
          <w:bCs/>
        </w:rPr>
        <w:t>9</w:t>
      </w:r>
      <w:r w:rsidRPr="002B5FFA">
        <w:t>, 18279 (2019).</w:t>
      </w:r>
    </w:p>
    <w:p w14:paraId="4F9933B0" w14:textId="77777777" w:rsidR="002B5FFA" w:rsidRPr="002B5FFA" w:rsidRDefault="002B5FFA" w:rsidP="002B5FFA">
      <w:pPr>
        <w:pStyle w:val="Bibliography"/>
      </w:pPr>
      <w:r w:rsidRPr="002B5FFA">
        <w:lastRenderedPageBreak/>
        <w:t>29.</w:t>
      </w:r>
      <w:r w:rsidRPr="002B5FFA">
        <w:tab/>
        <w:t xml:space="preserve">Caldwell, J. M. </w:t>
      </w:r>
      <w:r w:rsidRPr="002B5FFA">
        <w:rPr>
          <w:i/>
          <w:iCs/>
        </w:rPr>
        <w:t>et al.</w:t>
      </w:r>
      <w:r w:rsidRPr="002B5FFA">
        <w:t xml:space="preserve"> Hawaiʻi Coral Disease database (HICORDIS): species-specific coral health data from across the Hawaiian archipelago. </w:t>
      </w:r>
      <w:r w:rsidRPr="002B5FFA">
        <w:rPr>
          <w:i/>
          <w:iCs/>
        </w:rPr>
        <w:t>Data in Brief</w:t>
      </w:r>
      <w:r w:rsidRPr="002B5FFA">
        <w:t xml:space="preserve"> </w:t>
      </w:r>
      <w:r w:rsidRPr="002B5FFA">
        <w:rPr>
          <w:b/>
          <w:bCs/>
        </w:rPr>
        <w:t>8</w:t>
      </w:r>
      <w:r w:rsidRPr="002B5FFA">
        <w:t>, 1054–1058 (2016).</w:t>
      </w:r>
    </w:p>
    <w:p w14:paraId="4360D8AE" w14:textId="77777777" w:rsidR="002B5FFA" w:rsidRPr="002B5FFA" w:rsidRDefault="002B5FFA" w:rsidP="002B5FFA">
      <w:pPr>
        <w:pStyle w:val="Bibliography"/>
      </w:pPr>
      <w:r w:rsidRPr="002B5FFA">
        <w:t>30.</w:t>
      </w:r>
      <w:r w:rsidRPr="002B5FFA">
        <w:tab/>
        <w:t xml:space="preserve">Madin, J. S. </w:t>
      </w:r>
      <w:r w:rsidRPr="002B5FFA">
        <w:rPr>
          <w:i/>
          <w:iCs/>
        </w:rPr>
        <w:t>et al.</w:t>
      </w:r>
      <w:r w:rsidRPr="002B5FFA">
        <w:t xml:space="preserve"> The Coral Trait Database, a curated database of trait information for coral species from the global oceans. </w:t>
      </w:r>
      <w:r w:rsidRPr="002B5FFA">
        <w:rPr>
          <w:i/>
          <w:iCs/>
        </w:rPr>
        <w:t>Sci Data</w:t>
      </w:r>
      <w:r w:rsidRPr="002B5FFA">
        <w:t xml:space="preserve"> </w:t>
      </w:r>
      <w:r w:rsidRPr="002B5FFA">
        <w:rPr>
          <w:b/>
          <w:bCs/>
        </w:rPr>
        <w:t>3</w:t>
      </w:r>
      <w:r w:rsidRPr="002B5FFA">
        <w:t>, 160017 (2016).</w:t>
      </w:r>
    </w:p>
    <w:p w14:paraId="75655AB5" w14:textId="77777777" w:rsidR="002B5FFA" w:rsidRPr="002B5FFA" w:rsidRDefault="002B5FFA" w:rsidP="002B5FFA">
      <w:pPr>
        <w:pStyle w:val="Bibliography"/>
      </w:pPr>
      <w:r w:rsidRPr="002B5FFA">
        <w:t>31.</w:t>
      </w:r>
      <w:r w:rsidRPr="002B5FFA">
        <w:tab/>
        <w:t xml:space="preserve">Huang, D. &amp; Roy, K. The future of evolutionary diversity in reef corals. </w:t>
      </w:r>
      <w:r w:rsidRPr="002B5FFA">
        <w:rPr>
          <w:i/>
          <w:iCs/>
        </w:rPr>
        <w:t>Philosophical Transactions of the Royal Society B: Biological Sciences</w:t>
      </w:r>
      <w:r w:rsidRPr="002B5FFA">
        <w:t xml:space="preserve"> </w:t>
      </w:r>
      <w:r w:rsidRPr="002B5FFA">
        <w:rPr>
          <w:b/>
          <w:bCs/>
        </w:rPr>
        <w:t>370</w:t>
      </w:r>
      <w:r w:rsidRPr="002B5FFA">
        <w:t>, 20140010 (2015).</w:t>
      </w:r>
    </w:p>
    <w:p w14:paraId="4C55C73E" w14:textId="77777777" w:rsidR="002B5FFA" w:rsidRPr="002B5FFA" w:rsidRDefault="002B5FFA" w:rsidP="002B5FFA">
      <w:pPr>
        <w:pStyle w:val="Bibliography"/>
      </w:pPr>
      <w:r w:rsidRPr="002B5FFA">
        <w:t>32.</w:t>
      </w:r>
      <w:r w:rsidRPr="002B5FFA">
        <w:tab/>
        <w:t xml:space="preserve">Wada, N. </w:t>
      </w:r>
      <w:r w:rsidRPr="002B5FFA">
        <w:rPr>
          <w:i/>
          <w:iCs/>
        </w:rPr>
        <w:t>et al.</w:t>
      </w:r>
      <w:r w:rsidRPr="002B5FFA">
        <w:t xml:space="preserve"> High-resolution spatial and genomic characterization of coral-associated microbial aggregates in the coral Stylophora pistillata. </w:t>
      </w:r>
      <w:r w:rsidRPr="002B5FFA">
        <w:rPr>
          <w:i/>
          <w:iCs/>
        </w:rPr>
        <w:t>Science Advances</w:t>
      </w:r>
      <w:r w:rsidRPr="002B5FFA">
        <w:t xml:space="preserve"> </w:t>
      </w:r>
      <w:r w:rsidRPr="002B5FFA">
        <w:rPr>
          <w:b/>
          <w:bCs/>
        </w:rPr>
        <w:t>8</w:t>
      </w:r>
      <w:r w:rsidRPr="002B5FFA">
        <w:t>, eabo2431 (2022).</w:t>
      </w:r>
    </w:p>
    <w:p w14:paraId="11C9682C" w14:textId="77777777" w:rsidR="002B5FFA" w:rsidRPr="002B5FFA" w:rsidRDefault="002B5FFA" w:rsidP="002B5FFA">
      <w:pPr>
        <w:pStyle w:val="Bibliography"/>
      </w:pPr>
      <w:r w:rsidRPr="002B5FFA">
        <w:t>33.</w:t>
      </w:r>
      <w:r w:rsidRPr="002B5FFA">
        <w:tab/>
        <w:t xml:space="preserve">Bourne, D., Iida, Y., Uthicke, S. &amp; Smith-Keune, C. Changes in coral-associated microbial communities during a bleaching event. </w:t>
      </w:r>
      <w:r w:rsidRPr="002B5FFA">
        <w:rPr>
          <w:i/>
          <w:iCs/>
        </w:rPr>
        <w:t>ISME J</w:t>
      </w:r>
      <w:r w:rsidRPr="002B5FFA">
        <w:t xml:space="preserve"> </w:t>
      </w:r>
      <w:r w:rsidRPr="002B5FFA">
        <w:rPr>
          <w:b/>
          <w:bCs/>
        </w:rPr>
        <w:t>2</w:t>
      </w:r>
      <w:r w:rsidRPr="002B5FFA">
        <w:t>, 350–363 (2008).</w:t>
      </w:r>
    </w:p>
    <w:p w14:paraId="76AE20DF" w14:textId="77777777" w:rsidR="002B5FFA" w:rsidRPr="002B5FFA" w:rsidRDefault="002B5FFA" w:rsidP="002B5FFA">
      <w:pPr>
        <w:pStyle w:val="Bibliography"/>
      </w:pPr>
      <w:r w:rsidRPr="002B5FFA">
        <w:t>34.</w:t>
      </w:r>
      <w:r w:rsidRPr="002B5FFA">
        <w:tab/>
        <w:t xml:space="preserve">Pogoreutz, C. &amp; Ziegler, M. Frenemies on the reef? Resolving the coral-Endozoicomonas association. </w:t>
      </w:r>
      <w:r w:rsidRPr="002B5FFA">
        <w:rPr>
          <w:i/>
          <w:iCs/>
        </w:rPr>
        <w:t>Trends Microbiol</w:t>
      </w:r>
      <w:r w:rsidRPr="002B5FFA">
        <w:t xml:space="preserve"> </w:t>
      </w:r>
      <w:r w:rsidRPr="002B5FFA">
        <w:rPr>
          <w:b/>
          <w:bCs/>
        </w:rPr>
        <w:t>32</w:t>
      </w:r>
      <w:r w:rsidRPr="002B5FFA">
        <w:t>, 422–434 (2024).</w:t>
      </w:r>
    </w:p>
    <w:p w14:paraId="112FF065" w14:textId="77777777" w:rsidR="002B5FFA" w:rsidRPr="002B5FFA" w:rsidRDefault="002B5FFA" w:rsidP="002B5FFA">
      <w:pPr>
        <w:pStyle w:val="Bibliography"/>
      </w:pPr>
      <w:r w:rsidRPr="002B5FFA">
        <w:t>35.</w:t>
      </w:r>
      <w:r w:rsidRPr="002B5FFA">
        <w:tab/>
        <w:t xml:space="preserve">Neave, M. J., Michell, C. T., Apprill, A. &amp; Voolstra, C. R. Endozoicomonas genomes reveal functional adaptation and plasticity in bacterial strains symbiotically associated with diverse marine hosts. </w:t>
      </w:r>
      <w:r w:rsidRPr="002B5FFA">
        <w:rPr>
          <w:i/>
          <w:iCs/>
        </w:rPr>
        <w:t>Sci Rep</w:t>
      </w:r>
      <w:r w:rsidRPr="002B5FFA">
        <w:t xml:space="preserve"> </w:t>
      </w:r>
      <w:r w:rsidRPr="002B5FFA">
        <w:rPr>
          <w:b/>
          <w:bCs/>
        </w:rPr>
        <w:t>7</w:t>
      </w:r>
      <w:r w:rsidRPr="002B5FFA">
        <w:t>, 40579 (2017).</w:t>
      </w:r>
    </w:p>
    <w:p w14:paraId="7725FD06" w14:textId="77777777" w:rsidR="002B5FFA" w:rsidRPr="002B5FFA" w:rsidRDefault="002B5FFA" w:rsidP="002B5FFA">
      <w:pPr>
        <w:pStyle w:val="Bibliography"/>
      </w:pPr>
      <w:r w:rsidRPr="002B5FFA">
        <w:t>36.</w:t>
      </w:r>
      <w:r w:rsidRPr="002B5FFA">
        <w:tab/>
        <w:t xml:space="preserve">Tandon, K. </w:t>
      </w:r>
      <w:r w:rsidRPr="002B5FFA">
        <w:rPr>
          <w:i/>
          <w:iCs/>
        </w:rPr>
        <w:t>et al.</w:t>
      </w:r>
      <w:r w:rsidRPr="002B5FFA">
        <w:t xml:space="preserve"> Comparative genomics: Dominant coral-bacterium Endozoicomonas acroporae metabolizes dimethylsulfoniopropionate (DMSP). </w:t>
      </w:r>
      <w:r w:rsidRPr="002B5FFA">
        <w:rPr>
          <w:i/>
          <w:iCs/>
        </w:rPr>
        <w:t>ISME J</w:t>
      </w:r>
      <w:r w:rsidRPr="002B5FFA">
        <w:t xml:space="preserve"> </w:t>
      </w:r>
      <w:r w:rsidRPr="002B5FFA">
        <w:rPr>
          <w:b/>
          <w:bCs/>
        </w:rPr>
        <w:t>14</w:t>
      </w:r>
      <w:r w:rsidRPr="002B5FFA">
        <w:t>, 1290–1303 (2020).</w:t>
      </w:r>
    </w:p>
    <w:p w14:paraId="0768C113" w14:textId="77777777" w:rsidR="002B5FFA" w:rsidRPr="002B5FFA" w:rsidRDefault="002B5FFA" w:rsidP="002B5FFA">
      <w:pPr>
        <w:pStyle w:val="Bibliography"/>
      </w:pPr>
      <w:r w:rsidRPr="002B5FFA">
        <w:t>37.</w:t>
      </w:r>
      <w:r w:rsidRPr="002B5FFA">
        <w:tab/>
        <w:t xml:space="preserve">Ochsenkühn, M. A. </w:t>
      </w:r>
      <w:r w:rsidRPr="002B5FFA">
        <w:rPr>
          <w:i/>
          <w:iCs/>
        </w:rPr>
        <w:t>et al.</w:t>
      </w:r>
      <w:r w:rsidRPr="002B5FFA">
        <w:t xml:space="preserve"> Endozoicomonas provides corals with steroid hormones during thermal stress. 2023.09.19.558257 Preprint at https://doi.org/10.1101/2023.09.19.558257 (2023).</w:t>
      </w:r>
    </w:p>
    <w:p w14:paraId="58C3ACF9" w14:textId="77777777" w:rsidR="002B5FFA" w:rsidRPr="002B5FFA" w:rsidRDefault="002B5FFA" w:rsidP="002B5FFA">
      <w:pPr>
        <w:pStyle w:val="Bibliography"/>
      </w:pPr>
      <w:r w:rsidRPr="002B5FFA">
        <w:t>38.</w:t>
      </w:r>
      <w:r w:rsidRPr="002B5FFA">
        <w:tab/>
        <w:t xml:space="preserve">Gignoux-Wolfsohn, S. A., Aronson, F. M. &amp; Vollmer, S. V. Complex interactions between potentially pathogenic, opportunistic, and resident bacteria emerge during infection on a reef-building coral. </w:t>
      </w:r>
      <w:r w:rsidRPr="002B5FFA">
        <w:rPr>
          <w:i/>
          <w:iCs/>
        </w:rPr>
        <w:t>FEMS Microbiol Ecol</w:t>
      </w:r>
      <w:r w:rsidRPr="002B5FFA">
        <w:t xml:space="preserve"> </w:t>
      </w:r>
      <w:r w:rsidRPr="002B5FFA">
        <w:rPr>
          <w:b/>
          <w:bCs/>
        </w:rPr>
        <w:t>93</w:t>
      </w:r>
      <w:r w:rsidRPr="002B5FFA">
        <w:t>, (2017).</w:t>
      </w:r>
    </w:p>
    <w:p w14:paraId="65CFB9B3" w14:textId="77777777" w:rsidR="002B5FFA" w:rsidRPr="002B5FFA" w:rsidRDefault="002B5FFA" w:rsidP="002B5FFA">
      <w:pPr>
        <w:pStyle w:val="Bibliography"/>
      </w:pPr>
      <w:r w:rsidRPr="002B5FFA">
        <w:lastRenderedPageBreak/>
        <w:t>39.</w:t>
      </w:r>
      <w:r w:rsidRPr="002B5FFA">
        <w:tab/>
        <w:t xml:space="preserve">Meyer, J. L., Paul, V. J. &amp; Teplitski, M. Community Shifts in the Surface Microbiomes of the Coral Porites astreoides with Unusual Lesions. </w:t>
      </w:r>
      <w:r w:rsidRPr="002B5FFA">
        <w:rPr>
          <w:i/>
          <w:iCs/>
        </w:rPr>
        <w:t>PLOS ONE</w:t>
      </w:r>
      <w:r w:rsidRPr="002B5FFA">
        <w:t xml:space="preserve"> </w:t>
      </w:r>
      <w:r w:rsidRPr="002B5FFA">
        <w:rPr>
          <w:b/>
          <w:bCs/>
        </w:rPr>
        <w:t>9</w:t>
      </w:r>
      <w:r w:rsidRPr="002B5FFA">
        <w:t>, e100316 (2014).</w:t>
      </w:r>
    </w:p>
    <w:p w14:paraId="6D1401C9" w14:textId="77777777" w:rsidR="002B5FFA" w:rsidRPr="002B5FFA" w:rsidRDefault="002B5FFA" w:rsidP="002B5FFA">
      <w:pPr>
        <w:pStyle w:val="Bibliography"/>
      </w:pPr>
      <w:r w:rsidRPr="002B5FFA">
        <w:t>40.</w:t>
      </w:r>
      <w:r w:rsidRPr="002B5FFA">
        <w:tab/>
        <w:t xml:space="preserve">Marchioro, G. M. </w:t>
      </w:r>
      <w:r w:rsidRPr="002B5FFA">
        <w:rPr>
          <w:i/>
          <w:iCs/>
        </w:rPr>
        <w:t>et al.</w:t>
      </w:r>
      <w:r w:rsidRPr="002B5FFA">
        <w:t xml:space="preserve"> Microbiome dynamics in the tissue and mucus of acroporid corals differ in relation to host and environmental parameters. </w:t>
      </w:r>
      <w:r w:rsidRPr="002B5FFA">
        <w:rPr>
          <w:i/>
          <w:iCs/>
        </w:rPr>
        <w:t>PeerJ</w:t>
      </w:r>
      <w:r w:rsidRPr="002B5FFA">
        <w:t xml:space="preserve"> </w:t>
      </w:r>
      <w:r w:rsidRPr="002B5FFA">
        <w:rPr>
          <w:b/>
          <w:bCs/>
        </w:rPr>
        <w:t>8</w:t>
      </w:r>
      <w:r w:rsidRPr="002B5FFA">
        <w:t>, e9644 (2020).</w:t>
      </w:r>
    </w:p>
    <w:p w14:paraId="33955C3B" w14:textId="77777777" w:rsidR="002B5FFA" w:rsidRPr="002B5FFA" w:rsidRDefault="002B5FFA" w:rsidP="002B5FFA">
      <w:pPr>
        <w:pStyle w:val="Bibliography"/>
      </w:pPr>
      <w:r w:rsidRPr="002B5FFA">
        <w:t>41.</w:t>
      </w:r>
      <w:r w:rsidRPr="002B5FFA">
        <w:tab/>
        <w:t xml:space="preserve">Sabrina Pankey, M. </w:t>
      </w:r>
      <w:r w:rsidRPr="002B5FFA">
        <w:rPr>
          <w:i/>
          <w:iCs/>
        </w:rPr>
        <w:t>et al.</w:t>
      </w:r>
      <w:r w:rsidRPr="002B5FFA">
        <w:t xml:space="preserve"> Cophylogeny and convergence shape holobiont evolution in sponge–microbe symbioses. </w:t>
      </w:r>
      <w:r w:rsidRPr="002B5FFA">
        <w:rPr>
          <w:i/>
          <w:iCs/>
        </w:rPr>
        <w:t>Nat Ecol Evol</w:t>
      </w:r>
      <w:r w:rsidRPr="002B5FFA">
        <w:t xml:space="preserve"> </w:t>
      </w:r>
      <w:r w:rsidRPr="002B5FFA">
        <w:rPr>
          <w:b/>
          <w:bCs/>
        </w:rPr>
        <w:t>6</w:t>
      </w:r>
      <w:r w:rsidRPr="002B5FFA">
        <w:t>, 750–762 (2022).</w:t>
      </w:r>
    </w:p>
    <w:p w14:paraId="03FFFF9B" w14:textId="77777777" w:rsidR="002B5FFA" w:rsidRPr="002B5FFA" w:rsidRDefault="002B5FFA" w:rsidP="002B5FFA">
      <w:pPr>
        <w:pStyle w:val="Bibliography"/>
      </w:pPr>
      <w:r w:rsidRPr="002B5FFA">
        <w:t>42.</w:t>
      </w:r>
      <w:r w:rsidRPr="002B5FFA">
        <w:tab/>
        <w:t xml:space="preserve">Weisz, J. B., Hentschel, U., Lindquist, N. &amp; Martens, C. S. Linking abundance and diversity of sponge-associated microbial communities to metabolic differences in host sponges. </w:t>
      </w:r>
      <w:r w:rsidRPr="002B5FFA">
        <w:rPr>
          <w:i/>
          <w:iCs/>
        </w:rPr>
        <w:t>Mar Biol</w:t>
      </w:r>
      <w:r w:rsidRPr="002B5FFA">
        <w:t xml:space="preserve"> </w:t>
      </w:r>
      <w:r w:rsidRPr="002B5FFA">
        <w:rPr>
          <w:b/>
          <w:bCs/>
        </w:rPr>
        <w:t>152</w:t>
      </w:r>
      <w:r w:rsidRPr="002B5FFA">
        <w:t>, 475–483 (2007).</w:t>
      </w:r>
    </w:p>
    <w:p w14:paraId="0EFD8B51" w14:textId="77777777" w:rsidR="002B5FFA" w:rsidRPr="002B5FFA" w:rsidRDefault="002B5FFA" w:rsidP="002B5FFA">
      <w:pPr>
        <w:pStyle w:val="Bibliography"/>
      </w:pPr>
      <w:r w:rsidRPr="002B5FFA">
        <w:t>43.</w:t>
      </w:r>
      <w:r w:rsidRPr="002B5FFA">
        <w:tab/>
        <w:t xml:space="preserve">Poppell, E. </w:t>
      </w:r>
      <w:r w:rsidRPr="002B5FFA">
        <w:rPr>
          <w:i/>
          <w:iCs/>
        </w:rPr>
        <w:t>et al.</w:t>
      </w:r>
      <w:r w:rsidRPr="002B5FFA">
        <w:t xml:space="preserve"> Sponge heterotrophic capacity and bacterial community structure in high- and low-microbial abundance sponges. </w:t>
      </w:r>
      <w:r w:rsidRPr="002B5FFA">
        <w:rPr>
          <w:i/>
          <w:iCs/>
        </w:rPr>
        <w:t>Marine Ecology</w:t>
      </w:r>
      <w:r w:rsidRPr="002B5FFA">
        <w:t xml:space="preserve"> </w:t>
      </w:r>
      <w:r w:rsidRPr="002B5FFA">
        <w:rPr>
          <w:b/>
          <w:bCs/>
        </w:rPr>
        <w:t>35</w:t>
      </w:r>
      <w:r w:rsidRPr="002B5FFA">
        <w:t>, 414–424 (2014).</w:t>
      </w:r>
    </w:p>
    <w:p w14:paraId="2FD66A22" w14:textId="77777777" w:rsidR="002B5FFA" w:rsidRPr="002B5FFA" w:rsidRDefault="002B5FFA" w:rsidP="002B5FFA">
      <w:pPr>
        <w:pStyle w:val="Bibliography"/>
      </w:pPr>
      <w:r w:rsidRPr="002B5FFA">
        <w:t>44.</w:t>
      </w:r>
      <w:r w:rsidRPr="002B5FFA">
        <w:tab/>
        <w:t xml:space="preserve">Ganot, P. </w:t>
      </w:r>
      <w:r w:rsidRPr="002B5FFA">
        <w:rPr>
          <w:i/>
          <w:iCs/>
        </w:rPr>
        <w:t>et al.</w:t>
      </w:r>
      <w:r w:rsidRPr="002B5FFA">
        <w:t xml:space="preserve"> Structural molecular components of septate junctions in cnidarians point to the origin of epithelial junctions in eukaryotes. </w:t>
      </w:r>
      <w:r w:rsidRPr="002B5FFA">
        <w:rPr>
          <w:i/>
          <w:iCs/>
        </w:rPr>
        <w:t>Mol Biol Evol</w:t>
      </w:r>
      <w:r w:rsidRPr="002B5FFA">
        <w:t xml:space="preserve"> </w:t>
      </w:r>
      <w:r w:rsidRPr="002B5FFA">
        <w:rPr>
          <w:b/>
          <w:bCs/>
        </w:rPr>
        <w:t>32</w:t>
      </w:r>
      <w:r w:rsidRPr="002B5FFA">
        <w:t>, 44–62 (2015).</w:t>
      </w:r>
    </w:p>
    <w:p w14:paraId="4FB26DAC" w14:textId="77777777" w:rsidR="002B5FFA" w:rsidRPr="002B5FFA" w:rsidRDefault="002B5FFA" w:rsidP="002B5FFA">
      <w:pPr>
        <w:pStyle w:val="Bibliography"/>
      </w:pPr>
      <w:r w:rsidRPr="002B5FFA">
        <w:t>45.</w:t>
      </w:r>
      <w:r w:rsidRPr="002B5FFA">
        <w:tab/>
        <w:t xml:space="preserve">Palmer, C. V., Bythell, J. C. &amp; Willis, B. L. Levels of immunity parameters underpin bleaching and disease susceptibility of reef corals. </w:t>
      </w:r>
      <w:r w:rsidRPr="002B5FFA">
        <w:rPr>
          <w:i/>
          <w:iCs/>
        </w:rPr>
        <w:t>FASEB J</w:t>
      </w:r>
      <w:r w:rsidRPr="002B5FFA">
        <w:t xml:space="preserve"> </w:t>
      </w:r>
      <w:r w:rsidRPr="002B5FFA">
        <w:rPr>
          <w:b/>
          <w:bCs/>
        </w:rPr>
        <w:t>24</w:t>
      </w:r>
      <w:r w:rsidRPr="002B5FFA">
        <w:t>, 1935–1946 (2010).</w:t>
      </w:r>
    </w:p>
    <w:p w14:paraId="0B2638BA" w14:textId="77777777" w:rsidR="002B5FFA" w:rsidRPr="002B5FFA" w:rsidRDefault="002B5FFA" w:rsidP="002B5FFA">
      <w:pPr>
        <w:pStyle w:val="Bibliography"/>
      </w:pPr>
      <w:r w:rsidRPr="002B5FFA">
        <w:t>46.</w:t>
      </w:r>
      <w:r w:rsidRPr="002B5FFA">
        <w:tab/>
        <w:t xml:space="preserve">Metcalf, C. J. E. &amp; Koskella, B. Protective microbiomes can limit the evolution of host pathogen defense. </w:t>
      </w:r>
      <w:r w:rsidRPr="002B5FFA">
        <w:rPr>
          <w:i/>
          <w:iCs/>
        </w:rPr>
        <w:t>Evolution Letters</w:t>
      </w:r>
      <w:r w:rsidRPr="002B5FFA">
        <w:t xml:space="preserve"> </w:t>
      </w:r>
      <w:r w:rsidRPr="002B5FFA">
        <w:rPr>
          <w:b/>
          <w:bCs/>
        </w:rPr>
        <w:t>3</w:t>
      </w:r>
      <w:r w:rsidRPr="002B5FFA">
        <w:t>, 534–543 (2019).</w:t>
      </w:r>
    </w:p>
    <w:p w14:paraId="545AF7DC" w14:textId="77777777" w:rsidR="002B5FFA" w:rsidRPr="002B5FFA" w:rsidRDefault="002B5FFA" w:rsidP="002B5FFA">
      <w:pPr>
        <w:pStyle w:val="Bibliography"/>
      </w:pPr>
      <w:r w:rsidRPr="002B5FFA">
        <w:t>47.</w:t>
      </w:r>
      <w:r w:rsidRPr="002B5FFA">
        <w:tab/>
        <w:t xml:space="preserve">Poole, A. Z. &amp; Weis, V. M. TIR-domain-containing protein repertoire of nine anthozoan species reveals coral–specific expansions and uncharacterized proteins. </w:t>
      </w:r>
      <w:r w:rsidRPr="002B5FFA">
        <w:rPr>
          <w:i/>
          <w:iCs/>
        </w:rPr>
        <w:t>Developmental &amp; Comparative Immunology</w:t>
      </w:r>
      <w:r w:rsidRPr="002B5FFA">
        <w:t xml:space="preserve"> </w:t>
      </w:r>
      <w:r w:rsidRPr="002B5FFA">
        <w:rPr>
          <w:b/>
          <w:bCs/>
        </w:rPr>
        <w:t>46</w:t>
      </w:r>
      <w:r w:rsidRPr="002B5FFA">
        <w:t>, 480–488 (2014).</w:t>
      </w:r>
    </w:p>
    <w:p w14:paraId="40E386EB" w14:textId="77777777" w:rsidR="002B5FFA" w:rsidRPr="002B5FFA" w:rsidRDefault="002B5FFA" w:rsidP="002B5FFA">
      <w:pPr>
        <w:pStyle w:val="Bibliography"/>
      </w:pPr>
      <w:r w:rsidRPr="002B5FFA">
        <w:t>48.</w:t>
      </w:r>
      <w:r w:rsidRPr="002B5FFA">
        <w:tab/>
        <w:t xml:space="preserve">Brown, T. </w:t>
      </w:r>
      <w:r w:rsidRPr="002B5FFA">
        <w:rPr>
          <w:i/>
          <w:iCs/>
        </w:rPr>
        <w:t>et al.</w:t>
      </w:r>
      <w:r w:rsidRPr="002B5FFA">
        <w:t xml:space="preserve"> Anatomically-specific coupling between innate immune gene repertoire and microbiome structure during coral evolution. 2023.04.26.538298 Preprint at https://doi.org/10.1101/2023.04.26.538298 (2023).</w:t>
      </w:r>
    </w:p>
    <w:p w14:paraId="73BBB099" w14:textId="77777777" w:rsidR="002B5FFA" w:rsidRPr="002B5FFA" w:rsidRDefault="002B5FFA" w:rsidP="002B5FFA">
      <w:pPr>
        <w:pStyle w:val="Bibliography"/>
      </w:pPr>
      <w:r w:rsidRPr="002B5FFA">
        <w:lastRenderedPageBreak/>
        <w:t>49.</w:t>
      </w:r>
      <w:r w:rsidRPr="002B5FFA">
        <w:tab/>
        <w:t xml:space="preserve">Ide, K. </w:t>
      </w:r>
      <w:r w:rsidRPr="002B5FFA">
        <w:rPr>
          <w:i/>
          <w:iCs/>
        </w:rPr>
        <w:t>et al.</w:t>
      </w:r>
      <w:r w:rsidRPr="002B5FFA">
        <w:t xml:space="preserve"> Targeted single-cell genomics reveals novel host adaptation strategies of the symbiotic bacteria Endozoicomonas in Acropora tenuis coral. </w:t>
      </w:r>
      <w:r w:rsidRPr="002B5FFA">
        <w:rPr>
          <w:i/>
          <w:iCs/>
        </w:rPr>
        <w:t>Microbiome</w:t>
      </w:r>
      <w:r w:rsidRPr="002B5FFA">
        <w:t xml:space="preserve"> </w:t>
      </w:r>
      <w:r w:rsidRPr="002B5FFA">
        <w:rPr>
          <w:b/>
          <w:bCs/>
        </w:rPr>
        <w:t>10</w:t>
      </w:r>
      <w:r w:rsidRPr="002B5FFA">
        <w:t>, 220 (2022).</w:t>
      </w:r>
    </w:p>
    <w:p w14:paraId="0272C583" w14:textId="77777777" w:rsidR="002B5FFA" w:rsidRPr="002B5FFA" w:rsidRDefault="002B5FFA" w:rsidP="002B5FFA">
      <w:pPr>
        <w:pStyle w:val="Bibliography"/>
      </w:pPr>
      <w:r w:rsidRPr="002B5FFA">
        <w:t>50.</w:t>
      </w:r>
      <w:r w:rsidRPr="002B5FFA">
        <w:tab/>
        <w:t xml:space="preserve">Morais, J., Cardoso, A. P. L. R. &amp; Santos, B. A. A global synthesis of the current knowledge on the taxonomic and geographic distribution of major coral diseases. </w:t>
      </w:r>
      <w:r w:rsidRPr="002B5FFA">
        <w:rPr>
          <w:i/>
          <w:iCs/>
        </w:rPr>
        <w:t>Environmental Advances</w:t>
      </w:r>
      <w:r w:rsidRPr="002B5FFA">
        <w:t xml:space="preserve"> </w:t>
      </w:r>
      <w:r w:rsidRPr="002B5FFA">
        <w:rPr>
          <w:b/>
          <w:bCs/>
        </w:rPr>
        <w:t>8</w:t>
      </w:r>
      <w:r w:rsidRPr="002B5FFA">
        <w:t>, 100231 (2022).</w:t>
      </w:r>
    </w:p>
    <w:p w14:paraId="080FE3AC" w14:textId="77777777" w:rsidR="002B5FFA" w:rsidRPr="002B5FFA" w:rsidRDefault="002B5FFA" w:rsidP="002B5FFA">
      <w:pPr>
        <w:pStyle w:val="Bibliography"/>
      </w:pPr>
      <w:r w:rsidRPr="002B5FFA">
        <w:t>51.</w:t>
      </w:r>
      <w:r w:rsidRPr="002B5FFA">
        <w:tab/>
        <w:t xml:space="preserve">Vega Thurber, R. </w:t>
      </w:r>
      <w:r w:rsidRPr="002B5FFA">
        <w:rPr>
          <w:i/>
          <w:iCs/>
        </w:rPr>
        <w:t>et al.</w:t>
      </w:r>
      <w:r w:rsidRPr="002B5FFA">
        <w:t xml:space="preserve"> Deciphering Coral Disease Dynamics: Integrating Host, Microbiome, and the Changing Environment. </w:t>
      </w:r>
      <w:r w:rsidRPr="002B5FFA">
        <w:rPr>
          <w:i/>
          <w:iCs/>
        </w:rPr>
        <w:t>Frontiers in Ecology and Evolution</w:t>
      </w:r>
      <w:r w:rsidRPr="002B5FFA">
        <w:t xml:space="preserve"> </w:t>
      </w:r>
      <w:r w:rsidRPr="002B5FFA">
        <w:rPr>
          <w:b/>
          <w:bCs/>
        </w:rPr>
        <w:t>8</w:t>
      </w:r>
      <w:r w:rsidRPr="002B5FFA">
        <w:t>, (2020).</w:t>
      </w:r>
    </w:p>
    <w:p w14:paraId="649DEFFD" w14:textId="77777777" w:rsidR="002B5FFA" w:rsidRPr="002B5FFA" w:rsidRDefault="002B5FFA" w:rsidP="002B5FFA">
      <w:pPr>
        <w:pStyle w:val="Bibliography"/>
      </w:pPr>
      <w:r w:rsidRPr="002B5FFA">
        <w:t>52.</w:t>
      </w:r>
      <w:r w:rsidRPr="002B5FFA">
        <w:tab/>
        <w:t xml:space="preserve">Ziegler, M. </w:t>
      </w:r>
      <w:r w:rsidRPr="002B5FFA">
        <w:rPr>
          <w:i/>
          <w:iCs/>
        </w:rPr>
        <w:t>et al.</w:t>
      </w:r>
      <w:r w:rsidRPr="002B5FFA">
        <w:t xml:space="preserve"> Coral bacterial community structure responds to environmental change in a host-specific manner. </w:t>
      </w:r>
      <w:r w:rsidRPr="002B5FFA">
        <w:rPr>
          <w:i/>
          <w:iCs/>
        </w:rPr>
        <w:t>Nat Commun</w:t>
      </w:r>
      <w:r w:rsidRPr="002B5FFA">
        <w:t xml:space="preserve"> </w:t>
      </w:r>
      <w:r w:rsidRPr="002B5FFA">
        <w:rPr>
          <w:b/>
          <w:bCs/>
        </w:rPr>
        <w:t>10</w:t>
      </w:r>
      <w:r w:rsidRPr="002B5FFA">
        <w:t>, 3092 (2019).</w:t>
      </w:r>
    </w:p>
    <w:p w14:paraId="1A0C97B7" w14:textId="77777777" w:rsidR="002B5FFA" w:rsidRPr="002B5FFA" w:rsidRDefault="002B5FFA" w:rsidP="002B5FFA">
      <w:pPr>
        <w:pStyle w:val="Bibliography"/>
      </w:pPr>
      <w:r w:rsidRPr="002B5FFA">
        <w:t>53.</w:t>
      </w:r>
      <w:r w:rsidRPr="002B5FFA">
        <w:tab/>
        <w:t xml:space="preserve">Voolstra, C. R. &amp; Ziegler, M. Adapting with Microbial Help: Microbiome Flexibility Facilitates Rapid Responses to Environmental Change. </w:t>
      </w:r>
      <w:r w:rsidRPr="002B5FFA">
        <w:rPr>
          <w:i/>
          <w:iCs/>
        </w:rPr>
        <w:t>BioEssays</w:t>
      </w:r>
      <w:r w:rsidRPr="002B5FFA">
        <w:t xml:space="preserve"> </w:t>
      </w:r>
      <w:r w:rsidRPr="002B5FFA">
        <w:rPr>
          <w:b/>
          <w:bCs/>
        </w:rPr>
        <w:t>42</w:t>
      </w:r>
      <w:r w:rsidRPr="002B5FFA">
        <w:t>, 2000004 (2020).</w:t>
      </w:r>
    </w:p>
    <w:p w14:paraId="702517BA" w14:textId="77777777" w:rsidR="002B5FFA" w:rsidRPr="002B5FFA" w:rsidRDefault="002B5FFA" w:rsidP="002B5FFA">
      <w:pPr>
        <w:pStyle w:val="Bibliography"/>
      </w:pPr>
      <w:r w:rsidRPr="002B5FFA">
        <w:t>54.</w:t>
      </w:r>
      <w:r w:rsidRPr="002B5FFA">
        <w:tab/>
        <w:t xml:space="preserve">Glasl, B., Webster, N. S. &amp; Bourne, D. G. Microbial indicators as a diagnostic tool for assessing water quality and climate stress in coral reef ecosystems. </w:t>
      </w:r>
      <w:r w:rsidRPr="002B5FFA">
        <w:rPr>
          <w:i/>
          <w:iCs/>
        </w:rPr>
        <w:t>Marine Biology</w:t>
      </w:r>
      <w:r w:rsidRPr="002B5FFA">
        <w:t xml:space="preserve"> </w:t>
      </w:r>
      <w:r w:rsidRPr="002B5FFA">
        <w:rPr>
          <w:b/>
          <w:bCs/>
        </w:rPr>
        <w:t>164</w:t>
      </w:r>
      <w:r w:rsidRPr="002B5FFA">
        <w:t>, 1–18 (2017).</w:t>
      </w:r>
    </w:p>
    <w:p w14:paraId="5A0C2903" w14:textId="77777777" w:rsidR="002B5FFA" w:rsidRPr="002B5FFA" w:rsidRDefault="002B5FFA" w:rsidP="002B5FFA">
      <w:pPr>
        <w:pStyle w:val="Bibliography"/>
      </w:pPr>
      <w:r w:rsidRPr="002B5FFA">
        <w:t>55.</w:t>
      </w:r>
      <w:r w:rsidRPr="002B5FFA">
        <w:tab/>
        <w:t xml:space="preserve">Epstein, H. E., Smith, H. A., Torda, G. &amp; Oppen, M. J. Microbiome engineering: enhancing climate resilience in corals. </w:t>
      </w:r>
      <w:r w:rsidRPr="002B5FFA">
        <w:rPr>
          <w:i/>
          <w:iCs/>
        </w:rPr>
        <w:t>Front Ecol Environ</w:t>
      </w:r>
      <w:r w:rsidRPr="002B5FFA">
        <w:t xml:space="preserve"> </w:t>
      </w:r>
      <w:r w:rsidRPr="002B5FFA">
        <w:rPr>
          <w:b/>
          <w:bCs/>
        </w:rPr>
        <w:t>17</w:t>
      </w:r>
      <w:r w:rsidRPr="002B5FFA">
        <w:t>, 100–108 (2019).</w:t>
      </w:r>
    </w:p>
    <w:p w14:paraId="1F8E4E67" w14:textId="77777777" w:rsidR="002B5FFA" w:rsidRPr="002B5FFA" w:rsidRDefault="002B5FFA" w:rsidP="002B5FFA">
      <w:pPr>
        <w:pStyle w:val="Bibliography"/>
      </w:pPr>
      <w:r w:rsidRPr="002B5FFA">
        <w:t>56.</w:t>
      </w:r>
      <w:r w:rsidRPr="002B5FFA">
        <w:tab/>
        <w:t xml:space="preserve">Reshef, L., Koren, O., Loya, Y., Zilber-Rosenberg, I. &amp; Rosenberg, E. The Coral Probiotic Hypothesis. </w:t>
      </w:r>
      <w:r w:rsidRPr="002B5FFA">
        <w:rPr>
          <w:i/>
          <w:iCs/>
        </w:rPr>
        <w:t>Environ Microbiol</w:t>
      </w:r>
      <w:r w:rsidRPr="002B5FFA">
        <w:t xml:space="preserve"> </w:t>
      </w:r>
      <w:r w:rsidRPr="002B5FFA">
        <w:rPr>
          <w:b/>
          <w:bCs/>
        </w:rPr>
        <w:t>8</w:t>
      </w:r>
      <w:r w:rsidRPr="002B5FFA">
        <w:t>, 2068–2073 (2006).</w:t>
      </w:r>
    </w:p>
    <w:p w14:paraId="316297FD" w14:textId="77777777" w:rsidR="002B5FFA" w:rsidRPr="002B5FFA" w:rsidRDefault="002B5FFA" w:rsidP="002B5FFA">
      <w:pPr>
        <w:pStyle w:val="Bibliography"/>
      </w:pPr>
      <w:r w:rsidRPr="002B5FFA">
        <w:t>57.</w:t>
      </w:r>
      <w:r w:rsidRPr="002B5FFA">
        <w:tab/>
        <w:t xml:space="preserve">The Earth Microbiome Project Consortium </w:t>
      </w:r>
      <w:r w:rsidRPr="002B5FFA">
        <w:rPr>
          <w:i/>
          <w:iCs/>
        </w:rPr>
        <w:t>et al.</w:t>
      </w:r>
      <w:r w:rsidRPr="002B5FFA">
        <w:t xml:space="preserve"> A communal catalogue reveals Earth’s multiscale microbial diversity. </w:t>
      </w:r>
      <w:r w:rsidRPr="002B5FFA">
        <w:rPr>
          <w:i/>
          <w:iCs/>
        </w:rPr>
        <w:t>Nature</w:t>
      </w:r>
      <w:r w:rsidRPr="002B5FFA">
        <w:t xml:space="preserve"> </w:t>
      </w:r>
      <w:r w:rsidRPr="002B5FFA">
        <w:rPr>
          <w:b/>
          <w:bCs/>
        </w:rPr>
        <w:t>551</w:t>
      </w:r>
      <w:r w:rsidRPr="002B5FFA">
        <w:t>, 457–463 (2017).</w:t>
      </w:r>
    </w:p>
    <w:p w14:paraId="2E6DA532" w14:textId="77777777" w:rsidR="002B5FFA" w:rsidRPr="002B5FFA" w:rsidRDefault="002B5FFA" w:rsidP="002B5FFA">
      <w:pPr>
        <w:pStyle w:val="Bibliography"/>
      </w:pPr>
      <w:r w:rsidRPr="002B5FFA">
        <w:t>58.</w:t>
      </w:r>
      <w:r w:rsidRPr="002B5FFA">
        <w:tab/>
        <w:t xml:space="preserve">Parada, A. E., Needham, D. M. &amp; Fuhrman, J. A. Every base matters: assessing small subunit rRNA primers for marine microbiomes with mock communities, time series and global field samples. </w:t>
      </w:r>
      <w:r w:rsidRPr="002B5FFA">
        <w:rPr>
          <w:i/>
          <w:iCs/>
        </w:rPr>
        <w:t>Environmental Microbiology</w:t>
      </w:r>
      <w:r w:rsidRPr="002B5FFA">
        <w:t xml:space="preserve"> </w:t>
      </w:r>
      <w:r w:rsidRPr="002B5FFA">
        <w:rPr>
          <w:b/>
          <w:bCs/>
        </w:rPr>
        <w:t>18</w:t>
      </w:r>
      <w:r w:rsidRPr="002B5FFA">
        <w:t>, 1403–1414 (2016).</w:t>
      </w:r>
    </w:p>
    <w:p w14:paraId="3F67324D" w14:textId="77777777" w:rsidR="002B5FFA" w:rsidRPr="002B5FFA" w:rsidRDefault="002B5FFA" w:rsidP="002B5FFA">
      <w:pPr>
        <w:pStyle w:val="Bibliography"/>
      </w:pPr>
      <w:r w:rsidRPr="002B5FFA">
        <w:lastRenderedPageBreak/>
        <w:t>59.</w:t>
      </w:r>
      <w:r w:rsidRPr="002B5FFA">
        <w:tab/>
        <w:t xml:space="preserve">Apprill, A., McNally, S., Parsons, R. &amp; Weber, L. Minor revision to V4 region SSU rRNA 806R gene primer greatly increases detection of SAR11 bacterioplankton. </w:t>
      </w:r>
      <w:r w:rsidRPr="002B5FFA">
        <w:rPr>
          <w:i/>
          <w:iCs/>
        </w:rPr>
        <w:t>Aquatic Microbial Ecology</w:t>
      </w:r>
      <w:r w:rsidRPr="002B5FFA">
        <w:t xml:space="preserve"> </w:t>
      </w:r>
      <w:r w:rsidRPr="002B5FFA">
        <w:rPr>
          <w:b/>
          <w:bCs/>
        </w:rPr>
        <w:t>75</w:t>
      </w:r>
      <w:r w:rsidRPr="002B5FFA">
        <w:t>, 129–137 (2015).</w:t>
      </w:r>
    </w:p>
    <w:p w14:paraId="75018438" w14:textId="77777777" w:rsidR="002B5FFA" w:rsidRPr="002B5FFA" w:rsidRDefault="002B5FFA" w:rsidP="002B5FFA">
      <w:pPr>
        <w:pStyle w:val="Bibliography"/>
      </w:pPr>
      <w:r w:rsidRPr="002B5FFA">
        <w:t>60.</w:t>
      </w:r>
      <w:r w:rsidRPr="002B5FFA">
        <w:tab/>
        <w:t xml:space="preserve">Gonzalez, A. </w:t>
      </w:r>
      <w:r w:rsidRPr="002B5FFA">
        <w:rPr>
          <w:i/>
          <w:iCs/>
        </w:rPr>
        <w:t>et al.</w:t>
      </w:r>
      <w:r w:rsidRPr="002B5FFA">
        <w:t xml:space="preserve"> Qiita: rapid, web-enabled microbiome meta-analysis. </w:t>
      </w:r>
      <w:r w:rsidRPr="002B5FFA">
        <w:rPr>
          <w:i/>
          <w:iCs/>
        </w:rPr>
        <w:t>Nature Methods</w:t>
      </w:r>
      <w:r w:rsidRPr="002B5FFA">
        <w:t xml:space="preserve"> </w:t>
      </w:r>
      <w:r w:rsidRPr="002B5FFA">
        <w:rPr>
          <w:b/>
          <w:bCs/>
        </w:rPr>
        <w:t>15</w:t>
      </w:r>
      <w:r w:rsidRPr="002B5FFA">
        <w:t>, 796–798 (2018).</w:t>
      </w:r>
    </w:p>
    <w:p w14:paraId="563A46C9" w14:textId="77777777" w:rsidR="002B5FFA" w:rsidRPr="002B5FFA" w:rsidRDefault="002B5FFA" w:rsidP="002B5FFA">
      <w:pPr>
        <w:pStyle w:val="Bibliography"/>
      </w:pPr>
      <w:r w:rsidRPr="002B5FFA">
        <w:t>61.</w:t>
      </w:r>
      <w:r w:rsidRPr="002B5FFA">
        <w:tab/>
        <w:t xml:space="preserve">Caporaso, J. G. </w:t>
      </w:r>
      <w:r w:rsidRPr="002B5FFA">
        <w:rPr>
          <w:i/>
          <w:iCs/>
        </w:rPr>
        <w:t>et al.</w:t>
      </w:r>
      <w:r w:rsidRPr="002B5FFA">
        <w:t xml:space="preserve"> QIIME allows analysis of high-throughput community sequencing data. </w:t>
      </w:r>
      <w:r w:rsidRPr="002B5FFA">
        <w:rPr>
          <w:i/>
          <w:iCs/>
        </w:rPr>
        <w:t>Nat Methods</w:t>
      </w:r>
      <w:r w:rsidRPr="002B5FFA">
        <w:t xml:space="preserve"> </w:t>
      </w:r>
      <w:r w:rsidRPr="002B5FFA">
        <w:rPr>
          <w:b/>
          <w:bCs/>
        </w:rPr>
        <w:t>7</w:t>
      </w:r>
      <w:r w:rsidRPr="002B5FFA">
        <w:t>, 335–336 (2010).</w:t>
      </w:r>
    </w:p>
    <w:p w14:paraId="14BA8356" w14:textId="77777777" w:rsidR="002B5FFA" w:rsidRPr="002B5FFA" w:rsidRDefault="002B5FFA" w:rsidP="002B5FFA">
      <w:pPr>
        <w:pStyle w:val="Bibliography"/>
      </w:pPr>
      <w:r w:rsidRPr="002B5FFA">
        <w:t>62.</w:t>
      </w:r>
      <w:r w:rsidRPr="002B5FFA">
        <w:tab/>
        <w:t xml:space="preserve">Amir, A. </w:t>
      </w:r>
      <w:r w:rsidRPr="002B5FFA">
        <w:rPr>
          <w:i/>
          <w:iCs/>
        </w:rPr>
        <w:t>et al.</w:t>
      </w:r>
      <w:r w:rsidRPr="002B5FFA">
        <w:t xml:space="preserve"> Deblur Rapidly Resolves Single-Nucleotide Community Sequence Patterns. </w:t>
      </w:r>
      <w:r w:rsidRPr="002B5FFA">
        <w:rPr>
          <w:i/>
          <w:iCs/>
        </w:rPr>
        <w:t>mSystems</w:t>
      </w:r>
      <w:r w:rsidRPr="002B5FFA">
        <w:t xml:space="preserve"> </w:t>
      </w:r>
      <w:r w:rsidRPr="002B5FFA">
        <w:rPr>
          <w:b/>
          <w:bCs/>
        </w:rPr>
        <w:t>2</w:t>
      </w:r>
      <w:r w:rsidRPr="002B5FFA">
        <w:t>, e00191-16 (2017).</w:t>
      </w:r>
    </w:p>
    <w:p w14:paraId="524D2673" w14:textId="77777777" w:rsidR="002B5FFA" w:rsidRPr="002B5FFA" w:rsidRDefault="002B5FFA" w:rsidP="002B5FFA">
      <w:pPr>
        <w:pStyle w:val="Bibliography"/>
      </w:pPr>
      <w:r w:rsidRPr="002B5FFA">
        <w:t>63.</w:t>
      </w:r>
      <w:r w:rsidRPr="002B5FFA">
        <w:tab/>
        <w:t xml:space="preserve">Bolyen, E. </w:t>
      </w:r>
      <w:r w:rsidRPr="002B5FFA">
        <w:rPr>
          <w:i/>
          <w:iCs/>
        </w:rPr>
        <w:t>et al.</w:t>
      </w:r>
      <w:r w:rsidRPr="002B5FFA">
        <w:t xml:space="preserve"> </w:t>
      </w:r>
      <w:r w:rsidRPr="002B5FFA">
        <w:rPr>
          <w:i/>
          <w:iCs/>
        </w:rPr>
        <w:t>QIIME 2: Reproducible, Interactive, Scalable, and Extensible Microbiome Data Science</w:t>
      </w:r>
      <w:r w:rsidRPr="002B5FFA">
        <w:t>. https://peerj.com/preprints/27295 (2018) doi:10.7287/peerj.preprints.27295v2.</w:t>
      </w:r>
    </w:p>
    <w:p w14:paraId="74C8EA0F" w14:textId="77777777" w:rsidR="002B5FFA" w:rsidRPr="002B5FFA" w:rsidRDefault="002B5FFA" w:rsidP="002B5FFA">
      <w:pPr>
        <w:pStyle w:val="Bibliography"/>
      </w:pPr>
      <w:r w:rsidRPr="002B5FFA">
        <w:t>64.</w:t>
      </w:r>
      <w:r w:rsidRPr="002B5FFA">
        <w:tab/>
        <w:t xml:space="preserve">Rognes, T., Flouri, T., Nichols, B., Quince, C. &amp; Mahé, F. VSEARCH: a versatile open source tool for metagenomics. </w:t>
      </w:r>
      <w:r w:rsidRPr="002B5FFA">
        <w:rPr>
          <w:i/>
          <w:iCs/>
        </w:rPr>
        <w:t>PeerJ</w:t>
      </w:r>
      <w:r w:rsidRPr="002B5FFA">
        <w:t xml:space="preserve"> </w:t>
      </w:r>
      <w:r w:rsidRPr="002B5FFA">
        <w:rPr>
          <w:b/>
          <w:bCs/>
        </w:rPr>
        <w:t>4</w:t>
      </w:r>
      <w:r w:rsidRPr="002B5FFA">
        <w:t>, e2584 (2016).</w:t>
      </w:r>
    </w:p>
    <w:p w14:paraId="5AC82AF2" w14:textId="77777777" w:rsidR="002B5FFA" w:rsidRPr="002B5FFA" w:rsidRDefault="002B5FFA" w:rsidP="002B5FFA">
      <w:pPr>
        <w:pStyle w:val="Bibliography"/>
      </w:pPr>
      <w:r w:rsidRPr="002B5FFA">
        <w:t>65.</w:t>
      </w:r>
      <w:r w:rsidRPr="002B5FFA">
        <w:tab/>
        <w:t xml:space="preserve">Quast, C. </w:t>
      </w:r>
      <w:r w:rsidRPr="002B5FFA">
        <w:rPr>
          <w:i/>
          <w:iCs/>
        </w:rPr>
        <w:t>et al.</w:t>
      </w:r>
      <w:r w:rsidRPr="002B5FFA">
        <w:t xml:space="preserve"> The SILVA ribosomal RNA gene database project: improved data processing and web-based tools. </w:t>
      </w:r>
      <w:r w:rsidRPr="002B5FFA">
        <w:rPr>
          <w:i/>
          <w:iCs/>
        </w:rPr>
        <w:t>Nucleic Acids Res</w:t>
      </w:r>
      <w:r w:rsidRPr="002B5FFA">
        <w:t xml:space="preserve"> </w:t>
      </w:r>
      <w:r w:rsidRPr="002B5FFA">
        <w:rPr>
          <w:b/>
          <w:bCs/>
        </w:rPr>
        <w:t>41</w:t>
      </w:r>
      <w:r w:rsidRPr="002B5FFA">
        <w:t>, D590–D596 (2013).</w:t>
      </w:r>
    </w:p>
    <w:p w14:paraId="4C247C86" w14:textId="77777777" w:rsidR="002B5FFA" w:rsidRPr="002B5FFA" w:rsidRDefault="002B5FFA" w:rsidP="002B5FFA">
      <w:pPr>
        <w:pStyle w:val="Bibliography"/>
      </w:pPr>
      <w:r w:rsidRPr="002B5FFA">
        <w:t>66.</w:t>
      </w:r>
      <w:r w:rsidRPr="002B5FFA">
        <w:tab/>
        <w:t xml:space="preserve">Bengtsson-Palme, J. </w:t>
      </w:r>
      <w:r w:rsidRPr="002B5FFA">
        <w:rPr>
          <w:i/>
          <w:iCs/>
        </w:rPr>
        <w:t>et al.</w:t>
      </w:r>
      <w:r w:rsidRPr="002B5FFA">
        <w:t xml:space="preserve"> METAXA2: improved identification and taxonomic classification of small and large subunit rRNA in metagenomic data. </w:t>
      </w:r>
      <w:r w:rsidRPr="002B5FFA">
        <w:rPr>
          <w:i/>
          <w:iCs/>
        </w:rPr>
        <w:t>Mol Ecol Resour</w:t>
      </w:r>
      <w:r w:rsidRPr="002B5FFA">
        <w:t xml:space="preserve"> </w:t>
      </w:r>
      <w:r w:rsidRPr="002B5FFA">
        <w:rPr>
          <w:b/>
          <w:bCs/>
        </w:rPr>
        <w:t>15</w:t>
      </w:r>
      <w:r w:rsidRPr="002B5FFA">
        <w:t>, 1403–1414 (2015).</w:t>
      </w:r>
    </w:p>
    <w:p w14:paraId="2ECA0F20" w14:textId="77777777" w:rsidR="002B5FFA" w:rsidRPr="002B5FFA" w:rsidRDefault="002B5FFA" w:rsidP="002B5FFA">
      <w:pPr>
        <w:pStyle w:val="Bibliography"/>
      </w:pPr>
      <w:r w:rsidRPr="002B5FFA">
        <w:t>67.</w:t>
      </w:r>
      <w:r w:rsidRPr="002B5FFA">
        <w:tab/>
        <w:t xml:space="preserve">Sonett, D., Brown, T., Bengtsson-Palme, J., Padilla-Gamiño, J. L. &amp; Zaneveld, J. R. </w:t>
      </w:r>
      <w:r w:rsidRPr="002B5FFA">
        <w:rPr>
          <w:i/>
          <w:iCs/>
        </w:rPr>
        <w:t>The Organelle in the Room: Under-Annotated Mitochondrial Reads Bias Coral Microbiome Analysis</w:t>
      </w:r>
      <w:r w:rsidRPr="002B5FFA">
        <w:t>. http://biorxiv.org/lookup/doi/10.1101/2021.02.23.431501 (2021) doi:10.1101/2021.02.23.431501.</w:t>
      </w:r>
    </w:p>
    <w:p w14:paraId="18B30E6D" w14:textId="77777777" w:rsidR="002B5FFA" w:rsidRPr="002B5FFA" w:rsidRDefault="002B5FFA" w:rsidP="002B5FFA">
      <w:pPr>
        <w:pStyle w:val="Bibliography"/>
      </w:pPr>
      <w:r w:rsidRPr="002B5FFA">
        <w:lastRenderedPageBreak/>
        <w:t>68.</w:t>
      </w:r>
      <w:r w:rsidRPr="002B5FFA">
        <w:tab/>
        <w:t xml:space="preserve">Janssen, S. </w:t>
      </w:r>
      <w:r w:rsidRPr="002B5FFA">
        <w:rPr>
          <w:i/>
          <w:iCs/>
        </w:rPr>
        <w:t>et al.</w:t>
      </w:r>
      <w:r w:rsidRPr="002B5FFA">
        <w:t xml:space="preserve"> Phylogenetic Placement of Exact Amplicon Sequences Improves Associations with Clinical Information. </w:t>
      </w:r>
      <w:r w:rsidRPr="002B5FFA">
        <w:rPr>
          <w:i/>
          <w:iCs/>
        </w:rPr>
        <w:t>mSystems</w:t>
      </w:r>
      <w:r w:rsidRPr="002B5FFA">
        <w:t xml:space="preserve"> </w:t>
      </w:r>
      <w:r w:rsidRPr="002B5FFA">
        <w:rPr>
          <w:b/>
          <w:bCs/>
        </w:rPr>
        <w:t>3</w:t>
      </w:r>
      <w:r w:rsidRPr="002B5FFA">
        <w:t>, (2018).</w:t>
      </w:r>
    </w:p>
    <w:p w14:paraId="283D303C" w14:textId="77777777" w:rsidR="002B5FFA" w:rsidRPr="002B5FFA" w:rsidRDefault="002B5FFA" w:rsidP="002B5FFA">
      <w:pPr>
        <w:pStyle w:val="Bibliography"/>
      </w:pPr>
      <w:r w:rsidRPr="002B5FFA">
        <w:t>69.</w:t>
      </w:r>
      <w:r w:rsidRPr="002B5FFA">
        <w:tab/>
        <w:t xml:space="preserve">Davis, N. M., Proctor, D. M., Holmes, S. P., Relman, D. A. &amp; Callahan, B. J. Simple statistical identification and removal of contaminant sequences in marker-gene and metagenomics data. </w:t>
      </w:r>
      <w:r w:rsidRPr="002B5FFA">
        <w:rPr>
          <w:i/>
          <w:iCs/>
        </w:rPr>
        <w:t>Microbiome</w:t>
      </w:r>
      <w:r w:rsidRPr="002B5FFA">
        <w:t xml:space="preserve"> </w:t>
      </w:r>
      <w:r w:rsidRPr="002B5FFA">
        <w:rPr>
          <w:b/>
          <w:bCs/>
        </w:rPr>
        <w:t>6</w:t>
      </w:r>
      <w:r w:rsidRPr="002B5FFA">
        <w:t>, 226 (2018).</w:t>
      </w:r>
    </w:p>
    <w:p w14:paraId="4E702FF5" w14:textId="77777777" w:rsidR="002B5FFA" w:rsidRPr="002B5FFA" w:rsidRDefault="002B5FFA" w:rsidP="002B5FFA">
      <w:pPr>
        <w:pStyle w:val="Bibliography"/>
      </w:pPr>
      <w:r w:rsidRPr="002B5FFA">
        <w:t>70.</w:t>
      </w:r>
      <w:r w:rsidRPr="002B5FFA">
        <w:tab/>
        <w:t>R Core Team. R:A language and environment for statistical computing. R Foundation for Statistical Computing (2020).</w:t>
      </w:r>
    </w:p>
    <w:p w14:paraId="40ECB2C1" w14:textId="77777777" w:rsidR="002B5FFA" w:rsidRPr="002B5FFA" w:rsidRDefault="002B5FFA" w:rsidP="002B5FFA">
      <w:pPr>
        <w:pStyle w:val="Bibliography"/>
      </w:pPr>
      <w:r w:rsidRPr="002B5FFA">
        <w:t>71.</w:t>
      </w:r>
      <w:r w:rsidRPr="002B5FFA">
        <w:tab/>
        <w:t>Raymundo, L., Work, T. M., Bruckner, A. W. &amp; Willis, B. A coral disease handbook: Guidelines for assessment, monitoring, and management. 17–32 (2008).</w:t>
      </w:r>
    </w:p>
    <w:p w14:paraId="53926D67" w14:textId="77777777" w:rsidR="002B5FFA" w:rsidRPr="002B5FFA" w:rsidRDefault="002B5FFA" w:rsidP="002B5FFA">
      <w:pPr>
        <w:pStyle w:val="Bibliography"/>
      </w:pPr>
      <w:r w:rsidRPr="002B5FFA">
        <w:t>72.</w:t>
      </w:r>
      <w:r w:rsidRPr="002B5FFA">
        <w:tab/>
        <w:t xml:space="preserve">Lamb, J. B. </w:t>
      </w:r>
      <w:r w:rsidRPr="002B5FFA">
        <w:rPr>
          <w:i/>
          <w:iCs/>
        </w:rPr>
        <w:t>et al.</w:t>
      </w:r>
      <w:r w:rsidRPr="002B5FFA">
        <w:t xml:space="preserve"> Plastic waste associated with disease on coral reefs. </w:t>
      </w:r>
      <w:r w:rsidRPr="002B5FFA">
        <w:rPr>
          <w:i/>
          <w:iCs/>
        </w:rPr>
        <w:t>Science</w:t>
      </w:r>
      <w:r w:rsidRPr="002B5FFA">
        <w:t xml:space="preserve"> </w:t>
      </w:r>
      <w:r w:rsidRPr="002B5FFA">
        <w:rPr>
          <w:b/>
          <w:bCs/>
        </w:rPr>
        <w:t>359</w:t>
      </w:r>
      <w:r w:rsidRPr="002B5FFA">
        <w:t>, 460–462 (2018).</w:t>
      </w:r>
    </w:p>
    <w:p w14:paraId="337BF9B6" w14:textId="77777777" w:rsidR="002B5FFA" w:rsidRPr="002B5FFA" w:rsidRDefault="002B5FFA" w:rsidP="002B5FFA">
      <w:pPr>
        <w:pStyle w:val="Bibliography"/>
      </w:pPr>
      <w:r w:rsidRPr="002B5FFA">
        <w:t>73.</w:t>
      </w:r>
      <w:r w:rsidRPr="002B5FFA">
        <w:tab/>
        <w:t xml:space="preserve">Revell, Liam J. phytools: An R package for phylogenetic comparative biology (and other things). </w:t>
      </w:r>
      <w:r w:rsidRPr="002B5FFA">
        <w:rPr>
          <w:i/>
          <w:iCs/>
        </w:rPr>
        <w:t>Methods in Ecology and Evolution</w:t>
      </w:r>
      <w:r w:rsidRPr="002B5FFA">
        <w:t xml:space="preserve"> </w:t>
      </w:r>
      <w:r w:rsidRPr="002B5FFA">
        <w:rPr>
          <w:b/>
          <w:bCs/>
        </w:rPr>
        <w:t>3</w:t>
      </w:r>
      <w:r w:rsidRPr="002B5FFA">
        <w:t>, 217–223 (2012).</w:t>
      </w:r>
    </w:p>
    <w:p w14:paraId="3627872C" w14:textId="77777777" w:rsidR="002B5FFA" w:rsidRPr="002B5FFA" w:rsidRDefault="002B5FFA" w:rsidP="002B5FFA">
      <w:pPr>
        <w:pStyle w:val="Bibliography"/>
      </w:pPr>
      <w:r w:rsidRPr="002B5FFA">
        <w:t>74.</w:t>
      </w:r>
      <w:r w:rsidRPr="002B5FFA">
        <w:tab/>
        <w:t xml:space="preserve">David Orme </w:t>
      </w:r>
      <w:r w:rsidRPr="002B5FFA">
        <w:rPr>
          <w:i/>
          <w:iCs/>
        </w:rPr>
        <w:t>et al.</w:t>
      </w:r>
      <w:r w:rsidRPr="002B5FFA">
        <w:t xml:space="preserve"> caper: Comparative Analyses of Phylogenetics and Evolution in R. (2018).</w:t>
      </w:r>
    </w:p>
    <w:p w14:paraId="25796479" w14:textId="77777777" w:rsidR="002B5FFA" w:rsidRPr="002B5FFA" w:rsidRDefault="002B5FFA" w:rsidP="002B5FFA">
      <w:pPr>
        <w:pStyle w:val="Bibliography"/>
      </w:pPr>
      <w:r w:rsidRPr="002B5FFA">
        <w:t>75.</w:t>
      </w:r>
      <w:r w:rsidRPr="002B5FFA">
        <w:tab/>
        <w:t xml:space="preserve">van der Bijl, W. phylopath: Easy phylogenetic path analysis in R. </w:t>
      </w:r>
      <w:r w:rsidRPr="002B5FFA">
        <w:rPr>
          <w:i/>
          <w:iCs/>
        </w:rPr>
        <w:t>PeerJ</w:t>
      </w:r>
      <w:r w:rsidRPr="002B5FFA">
        <w:t xml:space="preserve"> </w:t>
      </w:r>
      <w:r w:rsidRPr="002B5FFA">
        <w:rPr>
          <w:b/>
          <w:bCs/>
        </w:rPr>
        <w:t>6</w:t>
      </w:r>
      <w:r w:rsidRPr="002B5FFA">
        <w:t>, e4718 (2018).</w:t>
      </w:r>
    </w:p>
    <w:p w14:paraId="043C8449" w14:textId="2B54BD0D"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0DD93EA9">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end product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754C5EAE">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1C31AB8B"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UniFrac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499" w:author="Microsoft Office User" w:date="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717A20E1">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127422AF"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strast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500" w:author="Microsoft Office User" w:date="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Pagel’s Lambda (green, dotted) evolutionary models. The thickness of the lines represents the averaged standardized path coefficients of the top competing models based on CICc values (Supplementary Data </w:t>
      </w:r>
      <w:commentRangeStart w:id="501"/>
      <w:r w:rsidRPr="00961490">
        <w:rPr>
          <w:rFonts w:ascii="Arial" w:eastAsia="Times New Roman" w:hAnsi="Arial" w:cs="Arial"/>
          <w:sz w:val="20"/>
          <w:szCs w:val="20"/>
        </w:rPr>
        <w:t>Table 1</w:t>
      </w:r>
      <w:del w:id="502" w:author="Microsoft Office User" w:date="2024-11-05T09:35:00Z" w16du:dateUtc="2024-11-05T09:35:00Z">
        <w:r w:rsidDel="00340E78">
          <w:rPr>
            <w:rFonts w:ascii="Arial" w:eastAsia="Times New Roman" w:hAnsi="Arial" w:cs="Arial"/>
            <w:sz w:val="20"/>
            <w:szCs w:val="20"/>
          </w:rPr>
          <w:delText>2</w:delText>
        </w:r>
        <w:commentRangeEnd w:id="501"/>
        <w:r w:rsidR="002049D3" w:rsidDel="00340E78">
          <w:rPr>
            <w:rStyle w:val="CommentReference"/>
            <w:rFonts w:ascii="Times New Roman" w:eastAsia="Times New Roman" w:hAnsi="Times New Roman" w:cs="Times New Roman"/>
          </w:rPr>
          <w:commentReference w:id="501"/>
        </w:r>
        <w:r w:rsidRPr="00961490" w:rsidDel="00340E78">
          <w:rPr>
            <w:rFonts w:ascii="Arial" w:eastAsia="Times New Roman" w:hAnsi="Arial" w:cs="Arial"/>
            <w:sz w:val="20"/>
            <w:szCs w:val="20"/>
          </w:rPr>
          <w:delText>)</w:delText>
        </w:r>
      </w:del>
      <w:ins w:id="503" w:author="Microsoft Office User" w:date="2024-11-05T09:35:00Z" w16du:dateUtc="2024-11-05T09:35:00Z">
        <w:r w:rsidR="00340E78">
          <w:rPr>
            <w:rFonts w:ascii="Arial" w:eastAsia="Times New Roman" w:hAnsi="Arial" w:cs="Arial"/>
            <w:sz w:val="20"/>
            <w:szCs w:val="20"/>
          </w:rPr>
          <w:t>1</w:t>
        </w:r>
      </w:ins>
      <w:r w:rsidRPr="00961490">
        <w:rPr>
          <w:rFonts w:ascii="Arial" w:eastAsia="Times New Roman" w:hAnsi="Arial" w:cs="Arial"/>
          <w:sz w:val="20"/>
          <w:szCs w:val="20"/>
        </w:rPr>
        <w:t>.</w:t>
      </w:r>
      <w:ins w:id="504" w:author="Microsoft Office User" w:date="2024-11-02T11:37:00Z">
        <w:r w:rsidR="004E3121">
          <w:rPr>
            <w:rFonts w:ascii="Arial" w:eastAsia="Times New Roman" w:hAnsi="Arial" w:cs="Arial"/>
            <w:sz w:val="20"/>
            <w:szCs w:val="20"/>
          </w:rPr>
          <w:t xml:space="preserve"> </w:t>
        </w:r>
      </w:ins>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642EC64B">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slower, but may have lower disease susceptibility in stressful environmental conditions (bottom right).</w:t>
      </w:r>
    </w:p>
    <w:sectPr w:rsidR="00270945" w:rsidRPr="0093644C" w:rsidSect="00AF40C3">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35" w:author="Microsoft Office User" w:date="2024-11-02T12:02:00Z" w:initials="MOU">
    <w:p w14:paraId="487CB03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Do we need this as a table?</w:t>
      </w:r>
    </w:p>
  </w:comment>
  <w:comment w:id="236" w:author="Microsoft Office User" w:date="2024-11-02T12:04:00Z" w:initials="MOU">
    <w:p w14:paraId="247439D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Will have to be Data Table 12, making current Data Table 12 change to 13 (highlighted in ms)</w:t>
      </w:r>
    </w:p>
  </w:comment>
  <w:comment w:id="321" w:author="Microsoft Office User" w:date="2024-11-04T10:26:00Z" w:initials="MOU">
    <w:p w14:paraId="0C344CE8" w14:textId="6CFAC907" w:rsidR="00C16D03" w:rsidRPr="0045598B" w:rsidRDefault="00C16D03">
      <w:pPr>
        <w:pStyle w:val="CommentText"/>
        <w:rPr>
          <w:strike/>
        </w:rPr>
      </w:pPr>
      <w:r>
        <w:rPr>
          <w:rStyle w:val="CommentReference"/>
        </w:rPr>
        <w:annotationRef/>
      </w:r>
      <w:r>
        <w:rPr>
          <w:noProof/>
        </w:rPr>
        <w:t>Move down</w:t>
      </w:r>
    </w:p>
  </w:comment>
  <w:comment w:id="450" w:author="Microsoft Office User" w:date="2024-11-02T12:03:00Z" w:initials="MOU">
    <w:p w14:paraId="387C4400" w14:textId="16C20ACF"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 w:id="501" w:author="Microsoft Office User" w:date="2024-11-02T12:03:00Z" w:initials="MOU">
    <w:p w14:paraId="7223634A"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7CB038" w15:done="0"/>
  <w15:commentEx w15:paraId="247439D8" w15:paraIdParent="487CB038" w15:done="0"/>
  <w15:commentEx w15:paraId="0C344CE8" w15:done="0"/>
  <w15:commentEx w15:paraId="387C4400" w15:done="0"/>
  <w15:commentEx w15:paraId="722363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321BA0" w16cex:dateUtc="2024-11-02T12:02:00Z"/>
  <w16cex:commentExtensible w16cex:durableId="1DF2F6CE" w16cex:dateUtc="2024-11-02T12:04:00Z"/>
  <w16cex:commentExtensible w16cex:durableId="2AD31FCD" w16cex:dateUtc="2024-11-04T18:26:00Z"/>
  <w16cex:commentExtensible w16cex:durableId="1EF9F7D2" w16cex:dateUtc="2024-11-02T12:03:00Z"/>
  <w16cex:commentExtensible w16cex:durableId="4D612435" w16cex:dateUtc="2024-11-02T1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7CB038" w16cid:durableId="61321BA0"/>
  <w16cid:commentId w16cid:paraId="247439D8" w16cid:durableId="1DF2F6CE"/>
  <w16cid:commentId w16cid:paraId="0C344CE8" w16cid:durableId="2AD31FCD"/>
  <w16cid:commentId w16cid:paraId="387C4400" w16cid:durableId="1EF9F7D2"/>
  <w16cid:commentId w16cid:paraId="7223634A" w16cid:durableId="4D6124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D05825" w14:textId="77777777" w:rsidR="003A4223" w:rsidRDefault="003A4223">
      <w:pPr>
        <w:spacing w:after="0"/>
      </w:pPr>
      <w:r>
        <w:separator/>
      </w:r>
    </w:p>
  </w:endnote>
  <w:endnote w:type="continuationSeparator" w:id="0">
    <w:p w14:paraId="177EA04A" w14:textId="77777777" w:rsidR="003A4223" w:rsidRDefault="003A42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581042" w14:textId="77777777" w:rsidR="003A4223" w:rsidRDefault="003A4223">
      <w:pPr>
        <w:spacing w:after="0"/>
      </w:pPr>
      <w:r>
        <w:separator/>
      </w:r>
    </w:p>
  </w:footnote>
  <w:footnote w:type="continuationSeparator" w:id="0">
    <w:p w14:paraId="11F5141F" w14:textId="77777777" w:rsidR="003A4223" w:rsidRDefault="003A422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36E74"/>
    <w:rsid w:val="0004278F"/>
    <w:rsid w:val="000647A2"/>
    <w:rsid w:val="000705E7"/>
    <w:rsid w:val="000C3044"/>
    <w:rsid w:val="000E3957"/>
    <w:rsid w:val="000F0E29"/>
    <w:rsid w:val="00133DAB"/>
    <w:rsid w:val="00152711"/>
    <w:rsid w:val="00156C2B"/>
    <w:rsid w:val="001761F6"/>
    <w:rsid w:val="001918C4"/>
    <w:rsid w:val="001926CA"/>
    <w:rsid w:val="001E011D"/>
    <w:rsid w:val="001E7B35"/>
    <w:rsid w:val="00201946"/>
    <w:rsid w:val="002049D3"/>
    <w:rsid w:val="002221C7"/>
    <w:rsid w:val="00231978"/>
    <w:rsid w:val="0023358D"/>
    <w:rsid w:val="0023715A"/>
    <w:rsid w:val="00246861"/>
    <w:rsid w:val="00251476"/>
    <w:rsid w:val="0025566D"/>
    <w:rsid w:val="00270945"/>
    <w:rsid w:val="0029319F"/>
    <w:rsid w:val="002A7053"/>
    <w:rsid w:val="002B2848"/>
    <w:rsid w:val="002B5FFA"/>
    <w:rsid w:val="002F1CD2"/>
    <w:rsid w:val="002F3DA0"/>
    <w:rsid w:val="003038DA"/>
    <w:rsid w:val="00311725"/>
    <w:rsid w:val="00312DC2"/>
    <w:rsid w:val="003179B0"/>
    <w:rsid w:val="00332B8B"/>
    <w:rsid w:val="00333F4D"/>
    <w:rsid w:val="003343E2"/>
    <w:rsid w:val="00340E78"/>
    <w:rsid w:val="00346790"/>
    <w:rsid w:val="00351696"/>
    <w:rsid w:val="003523AB"/>
    <w:rsid w:val="00362205"/>
    <w:rsid w:val="003830A5"/>
    <w:rsid w:val="00384E59"/>
    <w:rsid w:val="003A4223"/>
    <w:rsid w:val="003A6A7D"/>
    <w:rsid w:val="003A7855"/>
    <w:rsid w:val="003B061C"/>
    <w:rsid w:val="003B1D05"/>
    <w:rsid w:val="003B76EA"/>
    <w:rsid w:val="003D7494"/>
    <w:rsid w:val="003F179A"/>
    <w:rsid w:val="00407BD0"/>
    <w:rsid w:val="00414B79"/>
    <w:rsid w:val="0042741C"/>
    <w:rsid w:val="004408E5"/>
    <w:rsid w:val="0045598B"/>
    <w:rsid w:val="00463A4D"/>
    <w:rsid w:val="004730E9"/>
    <w:rsid w:val="00474D11"/>
    <w:rsid w:val="0047579C"/>
    <w:rsid w:val="004768C8"/>
    <w:rsid w:val="004817D1"/>
    <w:rsid w:val="00483D1D"/>
    <w:rsid w:val="004B135C"/>
    <w:rsid w:val="004B1818"/>
    <w:rsid w:val="004B3D04"/>
    <w:rsid w:val="004E3121"/>
    <w:rsid w:val="004F06EA"/>
    <w:rsid w:val="00505DE3"/>
    <w:rsid w:val="00507FF6"/>
    <w:rsid w:val="00523B38"/>
    <w:rsid w:val="005859EF"/>
    <w:rsid w:val="005908B3"/>
    <w:rsid w:val="005A4D34"/>
    <w:rsid w:val="005A78D5"/>
    <w:rsid w:val="005B141A"/>
    <w:rsid w:val="005B5B31"/>
    <w:rsid w:val="005C3A0C"/>
    <w:rsid w:val="005C7DD7"/>
    <w:rsid w:val="005F1366"/>
    <w:rsid w:val="00612F57"/>
    <w:rsid w:val="00623869"/>
    <w:rsid w:val="006374EA"/>
    <w:rsid w:val="00652E0A"/>
    <w:rsid w:val="006663CE"/>
    <w:rsid w:val="006B5D26"/>
    <w:rsid w:val="006D5FE3"/>
    <w:rsid w:val="00707DE2"/>
    <w:rsid w:val="007141C2"/>
    <w:rsid w:val="007338E0"/>
    <w:rsid w:val="007372D3"/>
    <w:rsid w:val="00745B3D"/>
    <w:rsid w:val="007527BE"/>
    <w:rsid w:val="00786E7F"/>
    <w:rsid w:val="007879EF"/>
    <w:rsid w:val="007A7BE8"/>
    <w:rsid w:val="007B209E"/>
    <w:rsid w:val="007B22A3"/>
    <w:rsid w:val="007D3CF8"/>
    <w:rsid w:val="00807677"/>
    <w:rsid w:val="008242C9"/>
    <w:rsid w:val="00831F35"/>
    <w:rsid w:val="00845EF6"/>
    <w:rsid w:val="00847C6F"/>
    <w:rsid w:val="00852AF7"/>
    <w:rsid w:val="00877DFA"/>
    <w:rsid w:val="0088066B"/>
    <w:rsid w:val="008A1949"/>
    <w:rsid w:val="008E6DB8"/>
    <w:rsid w:val="00904FBD"/>
    <w:rsid w:val="00906414"/>
    <w:rsid w:val="00931AB6"/>
    <w:rsid w:val="0093644C"/>
    <w:rsid w:val="00961490"/>
    <w:rsid w:val="00961D00"/>
    <w:rsid w:val="00980C22"/>
    <w:rsid w:val="00982817"/>
    <w:rsid w:val="00993F13"/>
    <w:rsid w:val="009A6B1B"/>
    <w:rsid w:val="009D3A12"/>
    <w:rsid w:val="009E04D5"/>
    <w:rsid w:val="009E267C"/>
    <w:rsid w:val="009E4D76"/>
    <w:rsid w:val="009E7CFE"/>
    <w:rsid w:val="009F66BE"/>
    <w:rsid w:val="00A1401C"/>
    <w:rsid w:val="00A143DC"/>
    <w:rsid w:val="00A32B03"/>
    <w:rsid w:val="00A53343"/>
    <w:rsid w:val="00A635A9"/>
    <w:rsid w:val="00A67AC9"/>
    <w:rsid w:val="00A706E6"/>
    <w:rsid w:val="00A71BED"/>
    <w:rsid w:val="00A84FF9"/>
    <w:rsid w:val="00A85CC3"/>
    <w:rsid w:val="00AB043D"/>
    <w:rsid w:val="00AE60EF"/>
    <w:rsid w:val="00AE7C6A"/>
    <w:rsid w:val="00AF3C99"/>
    <w:rsid w:val="00AF40C3"/>
    <w:rsid w:val="00B17150"/>
    <w:rsid w:val="00B30924"/>
    <w:rsid w:val="00B3677A"/>
    <w:rsid w:val="00B36883"/>
    <w:rsid w:val="00B40DE1"/>
    <w:rsid w:val="00B4169B"/>
    <w:rsid w:val="00B9147E"/>
    <w:rsid w:val="00BA052C"/>
    <w:rsid w:val="00BB6DA8"/>
    <w:rsid w:val="00BF4E69"/>
    <w:rsid w:val="00BF5475"/>
    <w:rsid w:val="00C04DDF"/>
    <w:rsid w:val="00C059B3"/>
    <w:rsid w:val="00C16D03"/>
    <w:rsid w:val="00C23DDD"/>
    <w:rsid w:val="00C80A23"/>
    <w:rsid w:val="00C81643"/>
    <w:rsid w:val="00C96F29"/>
    <w:rsid w:val="00C97AF8"/>
    <w:rsid w:val="00CB41DE"/>
    <w:rsid w:val="00CB5B28"/>
    <w:rsid w:val="00CC5619"/>
    <w:rsid w:val="00CF248A"/>
    <w:rsid w:val="00CF6CD3"/>
    <w:rsid w:val="00D021BE"/>
    <w:rsid w:val="00D44B56"/>
    <w:rsid w:val="00D91DAF"/>
    <w:rsid w:val="00DA6924"/>
    <w:rsid w:val="00DB72A3"/>
    <w:rsid w:val="00DC6835"/>
    <w:rsid w:val="00DE432C"/>
    <w:rsid w:val="00DF0604"/>
    <w:rsid w:val="00DF48AE"/>
    <w:rsid w:val="00DF71E5"/>
    <w:rsid w:val="00E01958"/>
    <w:rsid w:val="00E227EE"/>
    <w:rsid w:val="00E34A3A"/>
    <w:rsid w:val="00E4210C"/>
    <w:rsid w:val="00E54128"/>
    <w:rsid w:val="00E6133D"/>
    <w:rsid w:val="00EB02BE"/>
    <w:rsid w:val="00EF39F7"/>
    <w:rsid w:val="00EF57E3"/>
    <w:rsid w:val="00F126F5"/>
    <w:rsid w:val="00F126FF"/>
    <w:rsid w:val="00F305AE"/>
    <w:rsid w:val="00F34013"/>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A95726A5-4455-4C49-8A1E-E65FF4852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 w:type="paragraph" w:styleId="HTMLPreformatted">
    <w:name w:val="HTML Preformatted"/>
    <w:basedOn w:val="Normal"/>
    <w:link w:val="HTMLPreformattedChar"/>
    <w:uiPriority w:val="99"/>
    <w:unhideWhenUsed/>
    <w:rsid w:val="00DF0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0604"/>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859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82567754">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7</Pages>
  <Words>52394</Words>
  <Characters>298651</Characters>
  <Application>Microsoft Office Word</Application>
  <DocSecurity>0</DocSecurity>
  <Lines>2488</Lines>
  <Paragraphs>70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5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4</cp:revision>
  <dcterms:created xsi:type="dcterms:W3CDTF">2024-11-04T17:28:00Z</dcterms:created>
  <dcterms:modified xsi:type="dcterms:W3CDTF">2024-11-0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ZBQfblE"/&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